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0A3D9DA"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65B47708"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pandemic. For larger transit systems, for example, Washington Metropolitan Area Transit Authority reported that metrorail ridership has been reduced by 90% and bus ridership has been reduced by up to 75% by the end of March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WMATA 2020)</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Christensen 2020)</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57719C10"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21587E">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Wang 2014)","manualFormatting":"Wang (2014)","plainTextFormattedCitation":"(Wang 2014)","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29229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sidRPr="00F511E9">
        <w:rPr>
          <w:rFonts w:ascii="Times New Roman" w:hAnsi="Times New Roman" w:cs="Times New Roman"/>
          <w:sz w:val="24"/>
          <w:highlight w:val="yellow"/>
        </w:rPr>
        <w:t>However, most transit systems will not or have yet to release their ridership data, and it will take a long time to collect these data for each system</w:t>
      </w:r>
      <w:r w:rsidR="00044D21" w:rsidRPr="00F511E9">
        <w:rPr>
          <w:rFonts w:ascii="Times New Roman" w:hAnsi="Times New Roman" w:cs="Times New Roman"/>
          <w:sz w:val="24"/>
          <w:highlight w:val="yellow"/>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F511E9">
        <w:rPr>
          <w:rFonts w:ascii="Times New Roman" w:hAnsi="Times New Roman" w:cs="Times New Roman"/>
          <w:b/>
          <w:sz w:val="24"/>
          <w:highlight w:val="yellow"/>
        </w:rPr>
        <w:t>floor value</w:t>
      </w:r>
      <w:r w:rsidR="00044D21" w:rsidRPr="00F511E9">
        <w:rPr>
          <w:rFonts w:ascii="Times New Roman" w:hAnsi="Times New Roman" w:cs="Times New Roman"/>
          <w:sz w:val="24"/>
          <w:highlight w:val="yellow"/>
        </w:rPr>
        <w:t>, which represents the limit of social distancing</w:t>
      </w:r>
      <w:r w:rsidR="00044D21" w:rsidRPr="00F511E9">
        <w:rPr>
          <w:rFonts w:ascii="Times New Roman" w:hAnsi="Times New Roman" w:cs="Times New Roman"/>
          <w:b/>
          <w:sz w:val="24"/>
          <w:highlight w:val="yellow"/>
        </w:rPr>
        <w:t>; decay rate and half-life</w:t>
      </w:r>
      <w:r w:rsidR="00044D21" w:rsidRPr="00F511E9">
        <w:rPr>
          <w:rFonts w:ascii="Times New Roman" w:hAnsi="Times New Roman" w:cs="Times New Roman"/>
          <w:sz w:val="24"/>
          <w:highlight w:val="yellow"/>
        </w:rPr>
        <w:t xml:space="preserve">, which represents the speed of the recession; </w:t>
      </w:r>
      <w:r w:rsidR="00044D21" w:rsidRPr="00F511E9">
        <w:rPr>
          <w:rFonts w:ascii="Times New Roman" w:hAnsi="Times New Roman" w:cs="Times New Roman"/>
          <w:b/>
          <w:sz w:val="24"/>
          <w:highlight w:val="yellow"/>
        </w:rPr>
        <w:t>divergent date</w:t>
      </w:r>
      <w:r w:rsidR="00044D21" w:rsidRPr="00F511E9">
        <w:rPr>
          <w:rFonts w:ascii="Times New Roman" w:hAnsi="Times New Roman" w:cs="Times New Roman"/>
          <w:sz w:val="24"/>
          <w:highlight w:val="yellow"/>
        </w:rPr>
        <w:t xml:space="preserve">, which represents the initial date when the transit demand began to decrease. We </w:t>
      </w:r>
      <w:r w:rsidR="00044D21" w:rsidRPr="00F511E9">
        <w:rPr>
          <w:rFonts w:ascii="Times New Roman" w:hAnsi="Times New Roman" w:cs="Times New Roman"/>
          <w:b/>
          <w:sz w:val="24"/>
          <w:highlight w:val="yellow"/>
        </w:rPr>
        <w:t>also calculate the distance between the transit demand decrease curve and the disease cases number curve.</w:t>
      </w:r>
      <w:r w:rsidR="00044D21" w:rsidRPr="000D307E">
        <w:rPr>
          <w:rFonts w:ascii="Times New Roman" w:hAnsi="Times New Roman" w:cs="Times New Roman"/>
          <w:b/>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41CAF1FF"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r w:rsidR="00543FA2">
        <w:rPr>
          <w:rFonts w:ascii="Times New Roman" w:hAnsi="Times New Roman" w:cs="Times New Roman"/>
          <w:b/>
          <w:sz w:val="24"/>
        </w:rPr>
        <w:t>and model</w:t>
      </w:r>
    </w:p>
    <w:p w14:paraId="0C521B14" w14:textId="3378C4CD"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w:t>
      </w:r>
      <w:r w:rsidR="007D2A75">
        <w:rPr>
          <w:rFonts w:ascii="Times New Roman" w:hAnsi="Times New Roman" w:cs="Times New Roman"/>
          <w:sz w:val="24"/>
        </w:rPr>
        <w:lastRenderedPageBreak/>
        <w:t>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101463B0"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6B2D59" w:rsidRPr="00EA0A5B">
        <w:rPr>
          <w:rFonts w:ascii="Times New Roman" w:hAnsi="Times New Roman" w:cs="Times New Roman"/>
          <w:sz w:val="24"/>
        </w:rPr>
        <w:t xml:space="preserve">Figure </w:t>
      </w:r>
      <w:r w:rsidR="006B2D59">
        <w:rPr>
          <w:rFonts w:ascii="Times New Roman" w:hAnsi="Times New Roman" w:cs="Times New Roman"/>
          <w:noProof/>
          <w:sz w:val="24"/>
        </w:rPr>
        <w:t>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3A09EF5A"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4F030E">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0F062DB6"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w:t>
      </w:r>
      <w:r w:rsidR="00E46C1F">
        <w:rPr>
          <w:rFonts w:ascii="Times New Roman" w:hAnsi="Times New Roman" w:cs="Times New Roman"/>
          <w:sz w:val="24"/>
        </w:rPr>
        <w:t>113</w:t>
      </w:r>
      <w:r w:rsidR="00535EFB">
        <w:rPr>
          <w:rFonts w:ascii="Times New Roman" w:hAnsi="Times New Roman" w:cs="Times New Roman"/>
          <w:sz w:val="24"/>
        </w:rPr>
        <w:t xml:space="preserve"> 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AEEC8C8"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4F5F08">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JHU CSSE 2020)","plainTextFormattedCitation":"(JHU CSSE 202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4F5F08" w:rsidRPr="004F5F08">
        <w:rPr>
          <w:rFonts w:ascii="Times New Roman" w:hAnsi="Times New Roman" w:cs="Times New Roman"/>
          <w:noProof/>
          <w:sz w:val="24"/>
        </w:rPr>
        <w:t>(JHU CSSE 202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USA</w:t>
      </w:r>
      <w:r w:rsidR="004F5F08">
        <w:rPr>
          <w:rFonts w:ascii="Times New Roman" w:hAnsi="Times New Roman" w:cs="Times New Roman"/>
          <w:sz w:val="24"/>
        </w:rPr>
        <w:t xml:space="preserve">Facts </w:t>
      </w:r>
      <w:r w:rsidR="004F5F08">
        <w:rPr>
          <w:rFonts w:ascii="Times New Roman" w:hAnsi="Times New Roman" w:cs="Times New Roman"/>
          <w:sz w:val="24"/>
        </w:rPr>
        <w:fldChar w:fldCharType="begin" w:fldLock="1"/>
      </w:r>
      <w:r w:rsidR="00E26FD4">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USAFacts 2020)","plainTextFormattedCitation":"(USAFacts 2020)","previouslyFormattedCitation":"(USAFacts 2020)"},"properties":{"noteIndex":0},"schema":"https://github.com/citation-style-language/schema/raw/master/csl-citation.json"}</w:instrText>
      </w:r>
      <w:r w:rsidR="004F5F08">
        <w:rPr>
          <w:rFonts w:ascii="Times New Roman" w:hAnsi="Times New Roman" w:cs="Times New Roman"/>
          <w:sz w:val="24"/>
        </w:rPr>
        <w:fldChar w:fldCharType="separate"/>
      </w:r>
      <w:r w:rsidR="00B3108E" w:rsidRPr="00B3108E">
        <w:rPr>
          <w:rFonts w:ascii="Times New Roman" w:hAnsi="Times New Roman" w:cs="Times New Roman"/>
          <w:noProof/>
          <w:sz w:val="24"/>
        </w:rPr>
        <w:t>(USAFacts 2020)</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2828BCD" w14:textId="42019892" w:rsidR="00B53D25" w:rsidRDefault="00B53D25" w:rsidP="00AC24E8">
      <w:pPr>
        <w:rPr>
          <w:rFonts w:ascii="Times New Roman" w:hAnsi="Times New Roman" w:cs="Times New Roman"/>
          <w:sz w:val="24"/>
        </w:rPr>
      </w:pPr>
    </w:p>
    <w:p w14:paraId="5246E35E" w14:textId="048D6E2F" w:rsidR="008B32E2" w:rsidRDefault="008B32E2" w:rsidP="00AC24E8">
      <w:pPr>
        <w:rPr>
          <w:rFonts w:ascii="Times New Roman" w:hAnsi="Times New Roman" w:cs="Times New Roman"/>
          <w:sz w:val="24"/>
        </w:rPr>
      </w:pPr>
    </w:p>
    <w:p w14:paraId="40C8BD2B" w14:textId="77777777" w:rsidR="008B32E2" w:rsidRDefault="008B32E2" w:rsidP="00AC24E8">
      <w:pPr>
        <w:rPr>
          <w:rFonts w:ascii="Times New Roman" w:hAnsi="Times New Roman" w:cs="Times New Roman"/>
          <w:sz w:val="24"/>
        </w:rPr>
      </w:pPr>
    </w:p>
    <w:p w14:paraId="24C68662" w14:textId="0106E950" w:rsidR="00C922C1" w:rsidRDefault="00C922C1" w:rsidP="00AC24E8">
      <w:pPr>
        <w:rPr>
          <w:rFonts w:ascii="Times New Roman" w:hAnsi="Times New Roman" w:cs="Times New Roman"/>
          <w:sz w:val="24"/>
        </w:rPr>
      </w:pPr>
      <w:r w:rsidRPr="00C922C1">
        <w:rPr>
          <w:rFonts w:ascii="Times New Roman" w:hAnsi="Times New Roman" w:cs="Times New Roman"/>
          <w:b/>
          <w:sz w:val="24"/>
        </w:rPr>
        <w:t>In-app survey results.</w:t>
      </w:r>
      <w:r>
        <w:rPr>
          <w:rFonts w:ascii="Times New Roman" w:hAnsi="Times New Roman" w:cs="Times New Roman"/>
          <w:sz w:val="24"/>
        </w:rPr>
        <w:t xml:space="preserve">  We also requested and consulted the in-app survey results conducted by Transit app. </w:t>
      </w:r>
      <w:r w:rsidRPr="00EE7E68">
        <w:rPr>
          <w:rFonts w:ascii="Times New Roman" w:hAnsi="Times New Roman" w:cs="Times New Roman"/>
          <w:sz w:val="24"/>
          <w:highlight w:val="yellow"/>
        </w:rPr>
        <w:t xml:space="preserve">The survey was conducted </w:t>
      </w:r>
      <w:r w:rsidR="00F511E9">
        <w:rPr>
          <w:rFonts w:ascii="Times New Roman" w:hAnsi="Times New Roman" w:cs="Times New Roman"/>
          <w:sz w:val="24"/>
          <w:highlight w:val="yellow"/>
        </w:rPr>
        <w:t xml:space="preserve">in the early </w:t>
      </w:r>
      <w:r w:rsidR="00EE7E68" w:rsidRPr="00EE7E68">
        <w:rPr>
          <w:rFonts w:ascii="Times New Roman" w:hAnsi="Times New Roman" w:cs="Times New Roman"/>
          <w:sz w:val="24"/>
          <w:highlight w:val="yellow"/>
        </w:rPr>
        <w:t>April 2020</w:t>
      </w:r>
      <w:r w:rsidR="00EE7E68">
        <w:rPr>
          <w:rFonts w:ascii="Times New Roman" w:hAnsi="Times New Roman" w:cs="Times New Roman"/>
          <w:sz w:val="24"/>
        </w:rPr>
        <w:t xml:space="preserve"> </w:t>
      </w:r>
    </w:p>
    <w:p w14:paraId="73255408" w14:textId="77777777" w:rsidR="00C922C1" w:rsidRDefault="00C922C1" w:rsidP="00AC24E8">
      <w:pPr>
        <w:rPr>
          <w:rFonts w:ascii="Times New Roman" w:hAnsi="Times New Roman" w:cs="Times New Roman"/>
          <w:sz w:val="24"/>
        </w:rPr>
      </w:pPr>
    </w:p>
    <w:p w14:paraId="4EC2674B" w14:textId="47BC8B42" w:rsidR="00C0104E" w:rsidRDefault="00C822E1" w:rsidP="002E5D0A">
      <w:pPr>
        <w:rPr>
          <w:rFonts w:ascii="Times New Roman" w:hAnsi="Times New Roman" w:cs="Times New Roman"/>
          <w:sz w:val="24"/>
        </w:rPr>
      </w:pPr>
      <w:r w:rsidRPr="0086087A">
        <w:rPr>
          <w:rFonts w:ascii="Times New Roman" w:hAnsi="Times New Roman" w:cs="Times New Roman"/>
          <w:b/>
          <w:sz w:val="24"/>
        </w:rPr>
        <w:lastRenderedPageBreak/>
        <w:t xml:space="preserve">Logistic </w:t>
      </w:r>
      <w:r w:rsidR="004437D6" w:rsidRPr="0086087A">
        <w:rPr>
          <w:rFonts w:ascii="Times New Roman" w:hAnsi="Times New Roman" w:cs="Times New Roman"/>
          <w:b/>
          <w:sz w:val="24"/>
        </w:rPr>
        <w:t>model</w:t>
      </w:r>
      <w:r w:rsidRPr="0086087A">
        <w:rPr>
          <w:rFonts w:ascii="Times New Roman" w:hAnsi="Times New Roman" w:cs="Times New Roman"/>
          <w:b/>
          <w:sz w:val="24"/>
        </w:rPr>
        <w:t xml:space="preserve"> </w:t>
      </w:r>
      <w:r w:rsidR="00A45699" w:rsidRPr="0086087A">
        <w:rPr>
          <w:rFonts w:ascii="Times New Roman" w:hAnsi="Times New Roman" w:cs="Times New Roman"/>
          <w:b/>
          <w:sz w:val="24"/>
        </w:rPr>
        <w:t>for daily</w:t>
      </w:r>
      <w:r w:rsidRPr="0086087A">
        <w:rPr>
          <w:rFonts w:ascii="Times New Roman" w:hAnsi="Times New Roman" w:cs="Times New Roman"/>
          <w:b/>
          <w:sz w:val="24"/>
        </w:rPr>
        <w:t xml:space="preserve"> transit demand change</w:t>
      </w:r>
      <w:r w:rsidR="0086087A">
        <w:rPr>
          <w:rFonts w:ascii="Times New Roman" w:hAnsi="Times New Roman" w:cs="Times New Roman"/>
          <w:b/>
          <w:sz w:val="24"/>
        </w:rPr>
        <w:t xml:space="preserve">.  </w:t>
      </w:r>
      <w:r w:rsidR="00316CDD">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391EE8">
        <w:rPr>
          <w:rFonts w:ascii="Times New Roman" w:hAnsi="Times New Roman" w:cs="Times New Roman"/>
          <w:sz w:val="24"/>
        </w:rPr>
        <w:fldChar w:fldCharType="begin"/>
      </w:r>
      <w:r w:rsidR="00391EE8">
        <w:rPr>
          <w:rFonts w:ascii="Times New Roman" w:hAnsi="Times New Roman" w:cs="Times New Roman"/>
          <w:sz w:val="24"/>
        </w:rPr>
        <w:instrText xml:space="preserve"> REF _Ref39093382 \h </w:instrText>
      </w:r>
      <w:r w:rsidR="00391EE8">
        <w:rPr>
          <w:rFonts w:ascii="Times New Roman" w:hAnsi="Times New Roman" w:cs="Times New Roman"/>
          <w:sz w:val="24"/>
        </w:rPr>
      </w:r>
      <w:r w:rsidR="00391EE8">
        <w:rPr>
          <w:rFonts w:ascii="Times New Roman" w:hAnsi="Times New Roman" w:cs="Times New Roman"/>
          <w:sz w:val="24"/>
        </w:rPr>
        <w:fldChar w:fldCharType="separate"/>
      </w:r>
      <w:r w:rsidR="00391EE8" w:rsidRPr="00F93AA2">
        <w:rPr>
          <w:rFonts w:ascii="Times New Roman" w:hAnsi="Times New Roman" w:cs="Times New Roman"/>
          <w:sz w:val="24"/>
        </w:rPr>
        <w:t xml:space="preserve">Figure </w:t>
      </w:r>
      <w:r w:rsidR="00391EE8">
        <w:rPr>
          <w:rFonts w:ascii="Times New Roman" w:hAnsi="Times New Roman" w:cs="Times New Roman"/>
          <w:noProof/>
          <w:sz w:val="24"/>
        </w:rPr>
        <w:t>2</w:t>
      </w:r>
      <w:r w:rsidR="00391EE8">
        <w:rPr>
          <w:rFonts w:ascii="Times New Roman" w:hAnsi="Times New Roman" w:cs="Times New Roman"/>
          <w:sz w:val="24"/>
        </w:rPr>
        <w:fldChar w:fldCharType="end"/>
      </w:r>
      <w:r w:rsidR="00391EE8">
        <w:rPr>
          <w:rFonts w:ascii="Times New Roman" w:hAnsi="Times New Roman" w:cs="Times New Roman"/>
          <w:sz w:val="24"/>
        </w:rPr>
        <w:t xml:space="preserve"> </w:t>
      </w:r>
      <w:r w:rsidR="00E76980">
        <w:rPr>
          <w:rFonts w:ascii="Times New Roman" w:hAnsi="Times New Roman" w:cs="Times New Roman"/>
          <w:sz w:val="24"/>
        </w:rPr>
        <w:t>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6902CB25" w:rsidR="00B67F7F" w:rsidRPr="00F93AA2" w:rsidRDefault="00120206" w:rsidP="00F93AA2">
      <w:pPr>
        <w:keepNext/>
        <w:jc w:val="center"/>
      </w:pPr>
      <w:bookmarkStart w:id="1" w:name="_Ref39093382"/>
      <w:r w:rsidRPr="00120206">
        <w:rPr>
          <w:rFonts w:ascii="Times New Roman" w:hAnsi="Times New Roman" w:cs="Times New Roman"/>
          <w:noProof/>
          <w:sz w:val="24"/>
        </w:rPr>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4F030E">
        <w:rPr>
          <w:rFonts w:ascii="Times New Roman" w:hAnsi="Times New Roman" w:cs="Times New Roman"/>
          <w:noProof/>
          <w:sz w:val="24"/>
        </w:rPr>
        <w:t>2</w:t>
      </w:r>
      <w:r w:rsidR="00F93AA2" w:rsidRPr="00F93AA2">
        <w:rPr>
          <w:rFonts w:ascii="Times New Roman" w:hAnsi="Times New Roman" w:cs="Times New Roman"/>
          <w:sz w:val="24"/>
        </w:rPr>
        <w:fldChar w:fldCharType="end"/>
      </w:r>
      <w:bookmarkEnd w:id="1"/>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A3F7A31" w14:textId="083A669A" w:rsidR="00A14E16" w:rsidRPr="00391EE8" w:rsidRDefault="00DE1811" w:rsidP="00A14E1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lastRenderedPageBreak/>
        <w:t xml:space="preserve"> </w:t>
      </w:r>
      <w:r w:rsidRPr="00391EE8">
        <w:rPr>
          <w:rFonts w:ascii="Times New Roman" w:hAnsi="Times New Roman" w:cs="Times New Roman"/>
          <w:sz w:val="24"/>
          <w:highlight w:val="yellow"/>
        </w:rPr>
        <w:t>Floor value –</w:t>
      </w:r>
      <w:r w:rsidR="00C00C85" w:rsidRPr="00391EE8">
        <w:rPr>
          <w:rFonts w:ascii="Times New Roman" w:hAnsi="Times New Roman" w:cs="Times New Roman"/>
          <w:sz w:val="24"/>
          <w:highlight w:val="yellow"/>
        </w:rPr>
        <w:t xml:space="preserve"> see the invisible</w:t>
      </w:r>
    </w:p>
    <w:p w14:paraId="7216CE01" w14:textId="492DB9D8" w:rsidR="00FE42FD" w:rsidRDefault="00120206" w:rsidP="0073245E">
      <w:pPr>
        <w:rPr>
          <w:rFonts w:ascii="Times New Roman" w:hAnsi="Times New Roman" w:cs="Times New Roman"/>
          <w:sz w:val="24"/>
        </w:rPr>
      </w:pPr>
      <w:r>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6918C2">
        <w:rPr>
          <w:rFonts w:ascii="Times New Roman" w:hAnsi="Times New Roman" w:cs="Times New Roman"/>
          <w:i/>
          <w:sz w:val="24"/>
        </w:rPr>
        <w:t>floor</w:t>
      </w:r>
      <w:r w:rsidR="00B132CB" w:rsidRPr="00D176A5">
        <w:rPr>
          <w:rFonts w:ascii="Times New Roman" w:hAnsi="Times New Roman" w:cs="Times New Roman"/>
          <w:i/>
          <w:sz w:val="24"/>
        </w:rPr>
        <w:t xml:space="preserve">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sidR="006918C2">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0137CB00"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4F030E">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362C1D9F" w14:textId="0672370D"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w:t>
      </w:r>
      <w:r w:rsidR="006918C2">
        <w:rPr>
          <w:rFonts w:ascii="Times New Roman" w:hAnsi="Times New Roman" w:cs="Times New Roman"/>
          <w:sz w:val="24"/>
        </w:rPr>
        <w:t>floor</w:t>
      </w:r>
      <w:r w:rsidR="00AC6DEC">
        <w:rPr>
          <w:rFonts w:ascii="Times New Roman" w:hAnsi="Times New Roman" w:cs="Times New Roman"/>
          <w:sz w:val="24"/>
        </w:rPr>
        <w:t xml:space="preserve"> value is the</w:t>
      </w:r>
      <w:r w:rsidR="00BA09CB">
        <w:rPr>
          <w:rFonts w:ascii="Times New Roman" w:hAnsi="Times New Roman" w:cs="Times New Roman"/>
          <w:sz w:val="24"/>
        </w:rPr>
        <w:t xml:space="preserve"> ratio of population with</w:t>
      </w:r>
      <w:r w:rsidR="00AC6DEC">
        <w:rPr>
          <w:rFonts w:ascii="Times New Roman" w:hAnsi="Times New Roman" w:cs="Times New Roman"/>
          <w:sz w:val="24"/>
        </w:rPr>
        <w:t xml:space="preserve"> </w:t>
      </w:r>
      <w:r w:rsidR="00FD5D6C">
        <w:rPr>
          <w:rFonts w:ascii="Times New Roman" w:hAnsi="Times New Roman" w:cs="Times New Roman"/>
          <w:sz w:val="24"/>
        </w:rPr>
        <w:t>non-physical occupation</w:t>
      </w:r>
      <w:r w:rsidR="00BA09CB">
        <w:rPr>
          <w:rFonts w:ascii="Times New Roman" w:hAnsi="Times New Roman" w:cs="Times New Roman"/>
          <w:sz w:val="24"/>
        </w:rPr>
        <w:t>s.</w:t>
      </w:r>
      <w:r w:rsidR="00BA09CB" w:rsidRPr="00BA09CB">
        <w:rPr>
          <w:rFonts w:ascii="Times New Roman" w:hAnsi="Times New Roman" w:cs="Times New Roman"/>
          <w:sz w:val="24"/>
        </w:rPr>
        <w:t xml:space="preserve"> </w:t>
      </w:r>
      <w:r w:rsidR="00BA09CB">
        <w:rPr>
          <w:rFonts w:ascii="Times New Roman" w:hAnsi="Times New Roman" w:cs="Times New Roman"/>
          <w:sz w:val="24"/>
        </w:rPr>
        <w:t xml:space="preserve">Similar to </w:t>
      </w:r>
      <w:r w:rsidR="00BA09CB" w:rsidRPr="00292292">
        <w:rPr>
          <w:rFonts w:ascii="Times New Roman" w:hAnsi="Times New Roman" w:cs="Times New Roman"/>
          <w:i/>
          <w:sz w:val="24"/>
        </w:rPr>
        <w:t>life fixity</w:t>
      </w:r>
      <w:r w:rsidR="00BA09CB">
        <w:rPr>
          <w:rFonts w:ascii="Times New Roman" w:hAnsi="Times New Roman" w:cs="Times New Roman"/>
          <w:sz w:val="24"/>
        </w:rPr>
        <w:t xml:space="preserve"> introduced by </w:t>
      </w:r>
      <w:r w:rsidR="00BA09CB">
        <w:rPr>
          <w:rFonts w:ascii="Times New Roman" w:hAnsi="Times New Roman" w:cs="Times New Roman"/>
          <w:sz w:val="24"/>
        </w:rPr>
        <w:fldChar w:fldCharType="begin" w:fldLock="1"/>
      </w:r>
      <w:r w:rsidR="00656DF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BA09CB">
        <w:rPr>
          <w:rFonts w:ascii="Times New Roman" w:hAnsi="Times New Roman" w:cs="Times New Roman"/>
          <w:sz w:val="24"/>
        </w:rPr>
        <w:fldChar w:fldCharType="separate"/>
      </w:r>
      <w:r w:rsidR="00BA09CB" w:rsidRPr="00292292">
        <w:rPr>
          <w:rFonts w:ascii="Times New Roman" w:hAnsi="Times New Roman" w:cs="Times New Roman"/>
          <w:noProof/>
          <w:sz w:val="24"/>
        </w:rPr>
        <w:t xml:space="preserve">Kim et al. </w:t>
      </w:r>
      <w:r w:rsidR="00BA09CB">
        <w:rPr>
          <w:rFonts w:ascii="Times New Roman" w:hAnsi="Times New Roman" w:cs="Times New Roman"/>
          <w:noProof/>
          <w:sz w:val="24"/>
        </w:rPr>
        <w:t>(</w:t>
      </w:r>
      <w:r w:rsidR="00BA09CB" w:rsidRPr="00292292">
        <w:rPr>
          <w:rFonts w:ascii="Times New Roman" w:hAnsi="Times New Roman" w:cs="Times New Roman"/>
          <w:noProof/>
          <w:sz w:val="24"/>
        </w:rPr>
        <w:t>2017)</w:t>
      </w:r>
      <w:r w:rsidR="00BA09CB">
        <w:rPr>
          <w:rFonts w:ascii="Times New Roman" w:hAnsi="Times New Roman" w:cs="Times New Roman"/>
          <w:sz w:val="24"/>
        </w:rPr>
        <w:fldChar w:fldCharType="end"/>
      </w:r>
      <w:r w:rsidR="00BA09CB">
        <w:rPr>
          <w:rFonts w:ascii="Times New Roman" w:hAnsi="Times New Roman" w:cs="Times New Roman"/>
          <w:sz w:val="24"/>
        </w:rPr>
        <w:t xml:space="preserve">, which is measured by land price, the ratio of population with non-physical occupations measures the </w:t>
      </w:r>
      <w:r w:rsidR="00656DF2">
        <w:rPr>
          <w:rFonts w:ascii="Times New Roman" w:hAnsi="Times New Roman" w:cs="Times New Roman"/>
          <w:sz w:val="24"/>
        </w:rPr>
        <w:t xml:space="preserve">population’s </w:t>
      </w:r>
      <w:r w:rsidR="00BA09CB">
        <w:rPr>
          <w:rFonts w:ascii="Times New Roman" w:hAnsi="Times New Roman" w:cs="Times New Roman"/>
          <w:sz w:val="24"/>
        </w:rPr>
        <w:t>degree of freedom to change the routine of</w:t>
      </w:r>
      <w:r w:rsidR="00656DF2">
        <w:rPr>
          <w:rFonts w:ascii="Times New Roman" w:hAnsi="Times New Roman" w:cs="Times New Roman"/>
          <w:sz w:val="24"/>
        </w:rPr>
        <w:t xml:space="preserve"> their</w:t>
      </w:r>
      <w:r w:rsidR="00BA09CB">
        <w:rPr>
          <w:rFonts w:ascii="Times New Roman" w:hAnsi="Times New Roman" w:cs="Times New Roman"/>
          <w:sz w:val="24"/>
        </w:rPr>
        <w:t xml:space="preserve"> daily life</w:t>
      </w:r>
      <w:r w:rsidR="00C56CAD">
        <w:rPr>
          <w:rFonts w:ascii="Times New Roman" w:hAnsi="Times New Roman" w:cs="Times New Roman"/>
          <w:sz w:val="24"/>
        </w:rPr>
        <w:t>.</w:t>
      </w:r>
      <w:r w:rsidR="00BA09CB">
        <w:rPr>
          <w:rFonts w:ascii="Times New Roman" w:hAnsi="Times New Roman" w:cs="Times New Roman"/>
          <w:sz w:val="24"/>
        </w:rPr>
        <w:t xml:space="preserve"> </w:t>
      </w:r>
      <w:r w:rsidR="00C56CAD">
        <w:rPr>
          <w:rFonts w:ascii="Times New Roman" w:hAnsi="Times New Roman" w:cs="Times New Roman"/>
          <w:sz w:val="24"/>
        </w:rPr>
        <w:t>I</w:t>
      </w:r>
      <w:r w:rsidR="00BA09CB">
        <w:rPr>
          <w:rFonts w:ascii="Times New Roman" w:hAnsi="Times New Roman" w:cs="Times New Roman"/>
          <w:sz w:val="24"/>
        </w:rPr>
        <w:t>t represents how many people</w:t>
      </w:r>
      <w:r w:rsidR="00AC6DEC">
        <w:rPr>
          <w:rFonts w:ascii="Times New Roman" w:hAnsi="Times New Roman" w:cs="Times New Roman"/>
          <w:sz w:val="24"/>
        </w:rPr>
        <w:t xml:space="preserve"> can work from home</w:t>
      </w:r>
      <w:r w:rsidR="00BA09CB">
        <w:rPr>
          <w:rFonts w:ascii="Times New Roman" w:hAnsi="Times New Roman" w:cs="Times New Roman"/>
          <w:sz w:val="24"/>
        </w:rPr>
        <w:t xml:space="preserve"> </w:t>
      </w:r>
      <w:r w:rsidR="00656DF2">
        <w:rPr>
          <w:rFonts w:ascii="Times New Roman" w:hAnsi="Times New Roman" w:cs="Times New Roman"/>
          <w:sz w:val="24"/>
        </w:rPr>
        <w:t>thus</w:t>
      </w:r>
      <w:r w:rsidR="00BA09CB">
        <w:rPr>
          <w:rFonts w:ascii="Times New Roman" w:hAnsi="Times New Roman" w:cs="Times New Roman"/>
          <w:sz w:val="24"/>
        </w:rPr>
        <w:t xml:space="preserve"> avoid regular </w:t>
      </w:r>
      <w:r w:rsidR="00656DF2">
        <w:rPr>
          <w:rFonts w:ascii="Times New Roman" w:hAnsi="Times New Roman" w:cs="Times New Roman"/>
          <w:sz w:val="24"/>
        </w:rPr>
        <w:t xml:space="preserve">transit </w:t>
      </w:r>
      <w:r w:rsidR="00BA09CB">
        <w:rPr>
          <w:rFonts w:ascii="Times New Roman" w:hAnsi="Times New Roman" w:cs="Times New Roman"/>
          <w:sz w:val="24"/>
        </w:rPr>
        <w:t>commuting to reduce contagion risk</w:t>
      </w:r>
      <w:r w:rsidR="00AC6DEC">
        <w:rPr>
          <w:rFonts w:ascii="Times New Roman" w:hAnsi="Times New Roman" w:cs="Times New Roman"/>
          <w:sz w:val="24"/>
        </w:rPr>
        <w:t xml:space="preserv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011CA8E3" w14:textId="1335E4FC" w:rsidR="0032209B" w:rsidRPr="00001DEA" w:rsidRDefault="0094562F" w:rsidP="00001DEA">
      <w:pPr>
        <w:rPr>
          <w:rFonts w:ascii="Times New Roman" w:hAnsi="Times New Roman" w:cs="Times New Roman"/>
          <w:sz w:val="24"/>
        </w:rPr>
      </w:pPr>
      <w:r w:rsidRPr="00001DEA">
        <w:rPr>
          <w:rFonts w:ascii="Times New Roman" w:hAnsi="Times New Roman" w:cs="Times New Roman"/>
          <w:sz w:val="24"/>
        </w:rPr>
        <w:lastRenderedPageBreak/>
        <w:tab/>
        <w:t xml:space="preserve">The </w:t>
      </w:r>
      <w:r w:rsidR="00605B46" w:rsidRPr="00001DEA">
        <w:rPr>
          <w:rFonts w:ascii="Times New Roman" w:hAnsi="Times New Roman" w:cs="Times New Roman"/>
          <w:sz w:val="24"/>
        </w:rPr>
        <w:t>second</w:t>
      </w:r>
      <w:r w:rsidR="00771F31" w:rsidRPr="00001DEA">
        <w:rPr>
          <w:rFonts w:ascii="Times New Roman" w:hAnsi="Times New Roman" w:cs="Times New Roman"/>
          <w:sz w:val="24"/>
        </w:rPr>
        <w:t xml:space="preserve"> </w:t>
      </w:r>
      <w:r w:rsidR="00141CCE" w:rsidRPr="00001DEA">
        <w:rPr>
          <w:rFonts w:ascii="Times New Roman" w:hAnsi="Times New Roman" w:cs="Times New Roman"/>
          <w:sz w:val="24"/>
        </w:rPr>
        <w:t xml:space="preserve">supposed </w:t>
      </w:r>
      <w:r w:rsidRPr="00001DEA">
        <w:rPr>
          <w:rFonts w:ascii="Times New Roman" w:hAnsi="Times New Roman" w:cs="Times New Roman"/>
          <w:sz w:val="24"/>
        </w:rPr>
        <w:t xml:space="preserve">factor is the </w:t>
      </w:r>
      <w:r w:rsidR="00420DBE" w:rsidRPr="00001DEA">
        <w:rPr>
          <w:rFonts w:ascii="Times New Roman" w:hAnsi="Times New Roman" w:cs="Times New Roman"/>
          <w:sz w:val="24"/>
        </w:rPr>
        <w:t xml:space="preserve">ratio of </w:t>
      </w:r>
      <w:r w:rsidR="002D1F8D" w:rsidRPr="00001DEA">
        <w:rPr>
          <w:rFonts w:ascii="Times New Roman" w:hAnsi="Times New Roman" w:cs="Times New Roman"/>
          <w:sz w:val="24"/>
        </w:rPr>
        <w:t>minority</w:t>
      </w:r>
      <w:r w:rsidR="00420DBE" w:rsidRPr="00001DEA">
        <w:rPr>
          <w:rFonts w:ascii="Times New Roman" w:hAnsi="Times New Roman" w:cs="Times New Roman"/>
          <w:sz w:val="24"/>
        </w:rPr>
        <w:t xml:space="preserve"> population</w:t>
      </w:r>
      <w:r w:rsidR="002D1F8D" w:rsidRPr="00001DEA">
        <w:rPr>
          <w:rFonts w:ascii="Times New Roman" w:hAnsi="Times New Roman" w:cs="Times New Roman"/>
          <w:sz w:val="24"/>
        </w:rPr>
        <w:t>, such as African American, female, and Hispanic population</w:t>
      </w:r>
      <w:r w:rsidR="00420DBE" w:rsidRPr="00001DEA">
        <w:rPr>
          <w:rFonts w:ascii="Times New Roman" w:hAnsi="Times New Roman" w:cs="Times New Roman"/>
          <w:sz w:val="24"/>
        </w:rPr>
        <w:t xml:space="preserve">. </w:t>
      </w:r>
      <w:r w:rsidR="00D8661C" w:rsidRPr="00001DEA">
        <w:rPr>
          <w:rFonts w:ascii="Times New Roman" w:hAnsi="Times New Roman" w:cs="Times New Roman"/>
          <w:sz w:val="24"/>
        </w:rPr>
        <w:t xml:space="preserve">Many studies has </w:t>
      </w:r>
      <w:r w:rsidR="000A55DA" w:rsidRPr="00001DEA">
        <w:rPr>
          <w:rFonts w:ascii="Times New Roman" w:hAnsi="Times New Roman" w:cs="Times New Roman"/>
          <w:sz w:val="24"/>
        </w:rPr>
        <w:t>demonstrated</w:t>
      </w:r>
      <w:r w:rsidR="00526BA6" w:rsidRPr="00001DEA">
        <w:rPr>
          <w:rFonts w:ascii="Times New Roman" w:hAnsi="Times New Roman" w:cs="Times New Roman"/>
          <w:sz w:val="24"/>
        </w:rPr>
        <w:t xml:space="preserve"> </w:t>
      </w:r>
      <w:r w:rsidR="00D8661C" w:rsidRPr="00001DEA">
        <w:rPr>
          <w:rFonts w:ascii="Times New Roman" w:hAnsi="Times New Roman" w:cs="Times New Roman"/>
          <w:sz w:val="24"/>
        </w:rPr>
        <w:t>the disadvantaged status of African American</w:t>
      </w:r>
      <w:r w:rsidR="00526BA6" w:rsidRPr="00001DEA">
        <w:rPr>
          <w:rFonts w:ascii="Times New Roman" w:hAnsi="Times New Roman" w:cs="Times New Roman"/>
          <w:sz w:val="24"/>
        </w:rPr>
        <w:t>, female, and Hispanic population</w:t>
      </w:r>
      <w:r w:rsidR="00D8661C" w:rsidRPr="00001DEA">
        <w:rPr>
          <w:rFonts w:ascii="Times New Roman" w:hAnsi="Times New Roman" w:cs="Times New Roman"/>
          <w:sz w:val="24"/>
        </w:rPr>
        <w:t xml:space="preserve"> in mobility</w:t>
      </w:r>
      <w:r w:rsidR="00526BA6" w:rsidRPr="00001DEA">
        <w:rPr>
          <w:rFonts w:ascii="Times New Roman" w:hAnsi="Times New Roman" w:cs="Times New Roman"/>
          <w:sz w:val="24"/>
        </w:rPr>
        <w:t xml:space="preserve"> and job accessibility across different metro areas in the United States</w:t>
      </w:r>
      <w:r w:rsidR="00E26FD4" w:rsidRPr="00001DEA">
        <w:rPr>
          <w:rFonts w:ascii="Times New Roman" w:hAnsi="Times New Roman" w:cs="Times New Roman"/>
          <w:sz w:val="24"/>
        </w:rPr>
        <w:t xml:space="preserve"> </w:t>
      </w:r>
      <w:r w:rsidR="00E26FD4" w:rsidRPr="00001DEA">
        <w:rPr>
          <w:rFonts w:ascii="Times New Roman" w:hAnsi="Times New Roman" w:cs="Times New Roman"/>
          <w:sz w:val="24"/>
        </w:rPr>
        <w:fldChar w:fldCharType="begin" w:fldLock="1"/>
      </w:r>
      <w:r w:rsidR="001B0D2F" w:rsidRPr="00001DEA">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Cooke 1997; Golub, Marcantonio, and Sanchez 2013; Iseki and Taylor 2010)","plainTextFormattedCitation":"(Cooke 1997; Golub, Marcantonio, and Sanchez 2013; Iseki and Taylor 2010)","previouslyFormattedCitation":"(Cooke 1997; Golub, Marcantonio, and Sanchez 2013; Iseki and Taylor 2010)"},"properties":{"noteIndex":0},"schema":"https://github.com/citation-style-language/schema/raw/master/csl-citation.json"}</w:instrText>
      </w:r>
      <w:r w:rsidR="00E26FD4" w:rsidRPr="00001DEA">
        <w:rPr>
          <w:rFonts w:ascii="Times New Roman" w:hAnsi="Times New Roman" w:cs="Times New Roman"/>
          <w:sz w:val="24"/>
        </w:rPr>
        <w:fldChar w:fldCharType="separate"/>
      </w:r>
      <w:r w:rsidR="002B1765" w:rsidRPr="00001DEA">
        <w:rPr>
          <w:rFonts w:ascii="Times New Roman" w:hAnsi="Times New Roman" w:cs="Times New Roman"/>
          <w:noProof/>
          <w:sz w:val="24"/>
        </w:rPr>
        <w:t>(Cooke 1997; Golub, Marcantonio, and Sanchez 2013; Iseki and Taylor 2010)</w:t>
      </w:r>
      <w:r w:rsidR="00E26FD4" w:rsidRPr="00001DEA">
        <w:rPr>
          <w:rFonts w:ascii="Times New Roman" w:hAnsi="Times New Roman" w:cs="Times New Roman"/>
          <w:sz w:val="24"/>
        </w:rPr>
        <w:fldChar w:fldCharType="end"/>
      </w:r>
      <w:r w:rsidR="00526BA6" w:rsidRPr="00001DEA">
        <w:rPr>
          <w:rFonts w:ascii="Times New Roman" w:hAnsi="Times New Roman" w:cs="Times New Roman"/>
          <w:sz w:val="24"/>
        </w:rPr>
        <w:t>.</w:t>
      </w:r>
      <w:r w:rsidR="000A55DA" w:rsidRPr="00001DEA">
        <w:rPr>
          <w:rFonts w:ascii="Times New Roman" w:hAnsi="Times New Roman" w:cs="Times New Roman"/>
          <w:sz w:val="24"/>
        </w:rPr>
        <w:t xml:space="preserve"> Therefore, it is very important to investigate the relationship between the floor value and each vulnerable group’s ratio. We also collected the last</w:t>
      </w:r>
      <w:r w:rsidR="008A414F" w:rsidRPr="00001DEA">
        <w:rPr>
          <w:rFonts w:ascii="Times New Roman" w:hAnsi="Times New Roman" w:cs="Times New Roman"/>
          <w:sz w:val="24"/>
        </w:rPr>
        <w:t xml:space="preserve"> sex, </w:t>
      </w:r>
      <w:r w:rsidR="000A55DA" w:rsidRPr="00001DEA">
        <w:rPr>
          <w:rFonts w:ascii="Times New Roman" w:hAnsi="Times New Roman" w:cs="Times New Roman"/>
          <w:sz w:val="24"/>
        </w:rPr>
        <w:t>race</w:t>
      </w:r>
      <w:r w:rsidR="008A414F" w:rsidRPr="00001DEA">
        <w:rPr>
          <w:rFonts w:ascii="Times New Roman" w:hAnsi="Times New Roman" w:cs="Times New Roman"/>
          <w:sz w:val="24"/>
        </w:rPr>
        <w:t>, and Hispanic population</w:t>
      </w:r>
      <w:r w:rsidR="000A55DA" w:rsidRPr="00001DEA">
        <w:rPr>
          <w:rFonts w:ascii="Times New Roman" w:hAnsi="Times New Roman" w:cs="Times New Roman"/>
          <w:sz w:val="24"/>
        </w:rPr>
        <w:t xml:space="preserve"> data from the ACS 5-year estimates (2014 – 2018). </w:t>
      </w:r>
    </w:p>
    <w:p w14:paraId="25095BB1" w14:textId="4705C9D7" w:rsidR="003B49E4" w:rsidRDefault="003B49E4" w:rsidP="003B49E4">
      <w:pPr>
        <w:ind w:firstLine="720"/>
        <w:rPr>
          <w:rFonts w:ascii="Times New Roman" w:hAnsi="Times New Roman" w:cs="Times New Roman"/>
          <w:sz w:val="24"/>
        </w:rPr>
      </w:pPr>
      <w:r>
        <w:rPr>
          <w:rFonts w:ascii="Times New Roman" w:hAnsi="Times New Roman" w:cs="Times New Roman"/>
          <w:sz w:val="24"/>
        </w:rPr>
        <w:t xml:space="preserve">The third supposed factor is </w:t>
      </w:r>
      <w:r w:rsidR="000E3116">
        <w:rPr>
          <w:rFonts w:ascii="Times New Roman" w:hAnsi="Times New Roman" w:cs="Times New Roman"/>
          <w:sz w:val="24"/>
        </w:rPr>
        <w:t>age</w:t>
      </w:r>
      <w:r w:rsidR="007F55A4">
        <w:rPr>
          <w:rFonts w:ascii="Times New Roman" w:hAnsi="Times New Roman" w:cs="Times New Roman"/>
          <w:sz w:val="24"/>
        </w:rPr>
        <w:t xml:space="preserve"> structure. COVID-19 is highly sensitive to different age groups. According to the New York</w:t>
      </w:r>
      <w:r w:rsidR="006D5E6C">
        <w:rPr>
          <w:rFonts w:ascii="Times New Roman" w:hAnsi="Times New Roman" w:cs="Times New Roman"/>
          <w:sz w:val="24"/>
        </w:rPr>
        <w:t xml:space="preserve"> City health report a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the death toll for people over 45 years old accounted for 96% of total death toll in the New York City while people over 65 years old accounted for 77% of total death toll</w:t>
      </w:r>
      <w:r w:rsidR="00A95894">
        <w:rPr>
          <w:rFonts w:ascii="Times New Roman" w:hAnsi="Times New Roman" w:cs="Times New Roman"/>
          <w:sz w:val="24"/>
        </w:rPr>
        <w:t>. A</w:t>
      </w:r>
      <w:r w:rsidR="006D5E6C">
        <w:rPr>
          <w:rFonts w:ascii="Times New Roman" w:hAnsi="Times New Roman" w:cs="Times New Roman"/>
          <w:sz w:val="24"/>
        </w:rPr>
        <w:t>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people over 45 years old accounted for 97% and people over 65 years old accounted for 79% of total deaths reported to the National Center for Health Statistics </w:t>
      </w:r>
      <w:r w:rsidR="006D5E6C">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6D5E6C">
        <w:rPr>
          <w:rFonts w:ascii="Times New Roman" w:hAnsi="Times New Roman" w:cs="Times New Roman"/>
          <w:sz w:val="24"/>
        </w:rPr>
        <w:fldChar w:fldCharType="separate"/>
      </w:r>
      <w:r w:rsidR="006D5E6C" w:rsidRPr="00656DF2">
        <w:rPr>
          <w:rFonts w:ascii="Times New Roman" w:hAnsi="Times New Roman" w:cs="Times New Roman"/>
          <w:noProof/>
          <w:sz w:val="24"/>
        </w:rPr>
        <w:t>(Centers for Disease Control and Prevention 2020)</w:t>
      </w:r>
      <w:r w:rsidR="006D5E6C">
        <w:rPr>
          <w:rFonts w:ascii="Times New Roman" w:hAnsi="Times New Roman" w:cs="Times New Roman"/>
          <w:sz w:val="24"/>
        </w:rPr>
        <w:fldChar w:fldCharType="end"/>
      </w:r>
      <w:r w:rsidR="006D5E6C">
        <w:rPr>
          <w:rFonts w:ascii="Times New Roman" w:hAnsi="Times New Roman" w:cs="Times New Roman"/>
          <w:sz w:val="24"/>
        </w:rPr>
        <w:t xml:space="preserve">. </w:t>
      </w:r>
      <w:r w:rsidR="007E5299">
        <w:rPr>
          <w:rFonts w:ascii="Times New Roman" w:hAnsi="Times New Roman" w:cs="Times New Roman"/>
          <w:sz w:val="24"/>
        </w:rPr>
        <w:t>Therefore, based on these statistics, 45 years old as a stricter threshold is a good standard</w:t>
      </w:r>
      <w:r w:rsidR="005C558D">
        <w:rPr>
          <w:rFonts w:ascii="Times New Roman" w:hAnsi="Times New Roman" w:cs="Times New Roman"/>
          <w:sz w:val="24"/>
        </w:rPr>
        <w:t xml:space="preserve"> to identify</w:t>
      </w:r>
      <w:r w:rsidR="007E5299">
        <w:rPr>
          <w:rFonts w:ascii="Times New Roman" w:hAnsi="Times New Roman" w:cs="Times New Roman"/>
          <w:sz w:val="24"/>
        </w:rPr>
        <w:t xml:space="preserve"> the high-risk population.</w:t>
      </w:r>
      <w:r w:rsidR="00A95894">
        <w:rPr>
          <w:rFonts w:ascii="Times New Roman" w:hAnsi="Times New Roman" w:cs="Times New Roman"/>
          <w:sz w:val="24"/>
        </w:rPr>
        <w:t xml:space="preserve"> </w:t>
      </w:r>
      <w:r w:rsidR="00B76224">
        <w:rPr>
          <w:rFonts w:ascii="Times New Roman" w:hAnsi="Times New Roman" w:cs="Times New Roman"/>
          <w:sz w:val="24"/>
        </w:rPr>
        <w:t>W</w:t>
      </w:r>
      <w:r w:rsidR="006D5E6C">
        <w:rPr>
          <w:rFonts w:ascii="Times New Roman" w:hAnsi="Times New Roman" w:cs="Times New Roman"/>
          <w:sz w:val="24"/>
        </w:rPr>
        <w:t>e</w:t>
      </w:r>
      <w:r>
        <w:rPr>
          <w:rFonts w:ascii="Times New Roman" w:hAnsi="Times New Roman" w:cs="Times New Roman"/>
          <w:sz w:val="24"/>
        </w:rPr>
        <w:t xml:space="preserve"> collected the ratio of </w:t>
      </w:r>
      <w:r w:rsidR="00DC016E">
        <w:rPr>
          <w:rFonts w:ascii="Times New Roman" w:hAnsi="Times New Roman" w:cs="Times New Roman"/>
          <w:sz w:val="24"/>
        </w:rPr>
        <w:t xml:space="preserve">people with </w:t>
      </w:r>
      <w:r>
        <w:rPr>
          <w:rFonts w:ascii="Times New Roman" w:hAnsi="Times New Roman" w:cs="Times New Roman"/>
          <w:sz w:val="24"/>
        </w:rPr>
        <w:t xml:space="preserve">age </w:t>
      </w:r>
      <w:r w:rsidR="006D5E6C">
        <w:rPr>
          <w:rFonts w:ascii="Times New Roman" w:hAnsi="Times New Roman" w:cs="Times New Roman"/>
          <w:sz w:val="24"/>
        </w:rPr>
        <w:t>over</w:t>
      </w:r>
      <w:r w:rsidR="000E3116">
        <w:rPr>
          <w:rFonts w:ascii="Times New Roman" w:hAnsi="Times New Roman" w:cs="Times New Roman"/>
          <w:sz w:val="24"/>
        </w:rPr>
        <w:t xml:space="preserve"> </w:t>
      </w:r>
      <w:r w:rsidR="006D5E6C">
        <w:rPr>
          <w:rFonts w:ascii="Times New Roman" w:hAnsi="Times New Roman" w:cs="Times New Roman"/>
          <w:sz w:val="24"/>
        </w:rPr>
        <w:t xml:space="preserve">45 </w:t>
      </w:r>
      <w:r>
        <w:rPr>
          <w:rFonts w:ascii="Times New Roman" w:hAnsi="Times New Roman" w:cs="Times New Roman"/>
          <w:sz w:val="24"/>
        </w:rPr>
        <w:t xml:space="preserve">from the ACS 5-year estimates </w:t>
      </w:r>
      <w:r w:rsidR="00DC016E">
        <w:rPr>
          <w:rFonts w:ascii="Times New Roman" w:hAnsi="Times New Roman" w:cs="Times New Roman"/>
          <w:sz w:val="24"/>
        </w:rPr>
        <w:t xml:space="preserve">(2014 - 2018) </w:t>
      </w:r>
      <w:r>
        <w:rPr>
          <w:rFonts w:ascii="Times New Roman" w:hAnsi="Times New Roman" w:cs="Times New Roman"/>
          <w:sz w:val="24"/>
        </w:rPr>
        <w:t xml:space="preserve">data. </w:t>
      </w:r>
    </w:p>
    <w:p w14:paraId="2493354D" w14:textId="4F0EA903" w:rsidR="005A655E" w:rsidRDefault="005A655E" w:rsidP="003B49E4">
      <w:pPr>
        <w:ind w:firstLine="720"/>
        <w:rPr>
          <w:rFonts w:ascii="Times New Roman" w:hAnsi="Times New Roman" w:cs="Times New Roman"/>
          <w:sz w:val="24"/>
        </w:rPr>
      </w:pPr>
      <w:r>
        <w:rPr>
          <w:rFonts w:ascii="Times New Roman" w:hAnsi="Times New Roman" w:cs="Times New Roman"/>
          <w:sz w:val="24"/>
        </w:rPr>
        <w:t>Last but not least, amidst the pandemic, one of the most important factors is people’s awareness</w:t>
      </w:r>
      <w:r w:rsidR="00B62EE4">
        <w:rPr>
          <w:rFonts w:ascii="Times New Roman" w:hAnsi="Times New Roman" w:cs="Times New Roman"/>
          <w:sz w:val="24"/>
        </w:rPr>
        <w:t xml:space="preserve">. </w:t>
      </w:r>
      <w:r w:rsidR="006F4C76">
        <w:rPr>
          <w:rFonts w:ascii="Times New Roman" w:hAnsi="Times New Roman" w:cs="Times New Roman"/>
          <w:sz w:val="24"/>
        </w:rPr>
        <w:t xml:space="preserve">If local residents are more aware of the COVID-19, the floor value will be supposedly lower because more people will try to avoid public transit trips. To validate this, we choose Google search trend index and Twitter geotagged tweets unique accounts and total posts to represent the awareness of the local people. </w:t>
      </w:r>
      <w:r>
        <w:rPr>
          <w:rFonts w:ascii="Times New Roman" w:hAnsi="Times New Roman" w:cs="Times New Roman"/>
          <w:sz w:val="24"/>
        </w:rPr>
        <w:t>Social media</w:t>
      </w:r>
      <w:r w:rsidR="00B62EE4">
        <w:rPr>
          <w:rFonts w:ascii="Times New Roman" w:hAnsi="Times New Roman" w:cs="Times New Roman"/>
          <w:sz w:val="24"/>
        </w:rPr>
        <w:t xml:space="preserve"> have become a common platform for people to discuss about the progress of major events</w:t>
      </w:r>
      <w:r w:rsidR="006F4C76">
        <w:rPr>
          <w:rFonts w:ascii="Times New Roman" w:hAnsi="Times New Roman" w:cs="Times New Roman"/>
          <w:sz w:val="24"/>
        </w:rPr>
        <w:t xml:space="preserve"> including the development of the pandemic</w:t>
      </w:r>
      <w:r w:rsidR="00B62EE4">
        <w:rPr>
          <w:rFonts w:ascii="Times New Roman" w:hAnsi="Times New Roman" w:cs="Times New Roman"/>
          <w:sz w:val="24"/>
        </w:rPr>
        <w:t xml:space="preserve">. </w:t>
      </w:r>
      <w:r w:rsidR="006F4C76">
        <w:rPr>
          <w:rFonts w:ascii="Times New Roman" w:hAnsi="Times New Roman" w:cs="Times New Roman"/>
          <w:sz w:val="24"/>
        </w:rPr>
        <w:t>Meanwhile, s</w:t>
      </w:r>
      <w:r>
        <w:rPr>
          <w:rFonts w:ascii="Times New Roman" w:hAnsi="Times New Roman" w:cs="Times New Roman"/>
          <w:sz w:val="24"/>
        </w:rPr>
        <w:t>earching on the search engine, such as Google.com, has become the most common practice for people to acquire knowledge and information nowadays.</w:t>
      </w:r>
      <w:r w:rsidR="006F4C76">
        <w:rPr>
          <w:rFonts w:ascii="Times New Roman" w:hAnsi="Times New Roman" w:cs="Times New Roman"/>
          <w:sz w:val="24"/>
        </w:rPr>
        <w:t xml:space="preserve"> Furthermore</w:t>
      </w:r>
      <w:r>
        <w:rPr>
          <w:rFonts w:ascii="Times New Roman" w:hAnsi="Times New Roman" w:cs="Times New Roman"/>
          <w:sz w:val="24"/>
        </w:rPr>
        <w:t xml:space="preserve">, unlike other social media platforms such as YouTube or Twitter, Google search engine does not have a recommendation system, which means users will </w:t>
      </w:r>
      <w:r w:rsidR="006F4C76">
        <w:rPr>
          <w:rFonts w:ascii="Times New Roman" w:hAnsi="Times New Roman" w:cs="Times New Roman"/>
          <w:sz w:val="24"/>
        </w:rPr>
        <w:t xml:space="preserve">mostly </w:t>
      </w:r>
      <w:r>
        <w:rPr>
          <w:rFonts w:ascii="Times New Roman" w:hAnsi="Times New Roman" w:cs="Times New Roman"/>
          <w:sz w:val="24"/>
        </w:rPr>
        <w:t>search actively</w:t>
      </w:r>
      <w:r w:rsidR="006F4C76">
        <w:rPr>
          <w:rFonts w:ascii="Times New Roman" w:hAnsi="Times New Roman" w:cs="Times New Roman"/>
          <w:sz w:val="24"/>
        </w:rPr>
        <w:t xml:space="preserve"> based on their need and concerns</w:t>
      </w:r>
      <w:r>
        <w:rPr>
          <w:rFonts w:ascii="Times New Roman" w:hAnsi="Times New Roman" w:cs="Times New Roman"/>
          <w:sz w:val="24"/>
        </w:rPr>
        <w:t xml:space="preserve">. </w:t>
      </w:r>
      <w:r w:rsidR="006F4C76">
        <w:rPr>
          <w:rFonts w:ascii="Times New Roman" w:hAnsi="Times New Roman" w:cs="Times New Roman"/>
          <w:sz w:val="24"/>
        </w:rPr>
        <w:t xml:space="preserve">Based on these assumptions, many studies utilized the social media and search engine statistics to retrospectively evaluate or predict the relationship between the trends and the actual confirmed cases </w:t>
      </w:r>
      <w:r w:rsidR="006F4C7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Li et al. 2020; Lin, Liu, and Chiu 2020; Yuan et al. 2020)","plainTextFormattedCitation":"(Li et al. 2020; Lin, Liu, and Chiu 2020; Yuan et al. 2020)","previouslyFormattedCitation":"(Li et al. 2020; Lin, Liu, and Chiu 2020; Yuan et al. 2020)"},"properties":{"noteIndex":0},"schema":"https://github.com/citation-style-language/schema/raw/master/csl-citation.json"}</w:instrText>
      </w:r>
      <w:r w:rsidR="006F4C76">
        <w:rPr>
          <w:rFonts w:ascii="Times New Roman" w:hAnsi="Times New Roman" w:cs="Times New Roman"/>
          <w:sz w:val="24"/>
        </w:rPr>
        <w:fldChar w:fldCharType="separate"/>
      </w:r>
      <w:r w:rsidR="006F4C76" w:rsidRPr="006F4C76">
        <w:rPr>
          <w:rFonts w:ascii="Times New Roman" w:hAnsi="Times New Roman" w:cs="Times New Roman"/>
          <w:noProof/>
          <w:sz w:val="24"/>
        </w:rPr>
        <w:t>(Li et al. 2020; Lin, Liu, and Chiu 2020; Yuan et al. 2020)</w:t>
      </w:r>
      <w:r w:rsidR="006F4C76">
        <w:rPr>
          <w:rFonts w:ascii="Times New Roman" w:hAnsi="Times New Roman" w:cs="Times New Roman"/>
          <w:sz w:val="24"/>
        </w:rPr>
        <w:fldChar w:fldCharType="end"/>
      </w:r>
      <w:r w:rsidR="006F4C76">
        <w:rPr>
          <w:rFonts w:ascii="Times New Roman" w:hAnsi="Times New Roman" w:cs="Times New Roman"/>
          <w:sz w:val="24"/>
        </w:rPr>
        <w:t xml:space="preserve">. </w:t>
      </w:r>
      <w:r w:rsidR="008E54DE">
        <w:rPr>
          <w:rFonts w:ascii="Times New Roman" w:hAnsi="Times New Roman" w:cs="Times New Roman"/>
          <w:sz w:val="24"/>
        </w:rPr>
        <w:t>To validate these</w:t>
      </w:r>
      <w:r w:rsidR="006F4C76">
        <w:rPr>
          <w:rFonts w:ascii="Times New Roman" w:hAnsi="Times New Roman" w:cs="Times New Roman"/>
          <w:sz w:val="24"/>
        </w:rPr>
        <w:t xml:space="preserve"> plausible linkage</w:t>
      </w:r>
      <w:r w:rsidR="008E54DE">
        <w:rPr>
          <w:rFonts w:ascii="Times New Roman" w:hAnsi="Times New Roman" w:cs="Times New Roman"/>
          <w:sz w:val="24"/>
        </w:rPr>
        <w:t>s</w:t>
      </w:r>
      <w:r w:rsidR="006F4C76">
        <w:rPr>
          <w:rFonts w:ascii="Times New Roman" w:hAnsi="Times New Roman" w:cs="Times New Roman"/>
          <w:sz w:val="24"/>
        </w:rPr>
        <w:t>, w</w:t>
      </w:r>
      <w:r>
        <w:rPr>
          <w:rFonts w:ascii="Times New Roman" w:hAnsi="Times New Roman" w:cs="Times New Roman"/>
          <w:sz w:val="24"/>
        </w:rPr>
        <w:t>e collect</w:t>
      </w:r>
      <w:r w:rsidR="00C62516">
        <w:rPr>
          <w:rFonts w:ascii="Times New Roman" w:hAnsi="Times New Roman" w:cs="Times New Roman"/>
          <w:sz w:val="24"/>
        </w:rPr>
        <w:t>ed</w:t>
      </w:r>
      <w:r>
        <w:rPr>
          <w:rFonts w:ascii="Times New Roman" w:hAnsi="Times New Roman" w:cs="Times New Roman"/>
          <w:sz w:val="24"/>
        </w:rPr>
        <w:t xml:space="preserve"> the</w:t>
      </w:r>
      <w:r w:rsidR="00806BC2">
        <w:rPr>
          <w:rFonts w:ascii="Times New Roman" w:hAnsi="Times New Roman" w:cs="Times New Roman"/>
          <w:sz w:val="24"/>
        </w:rPr>
        <w:t xml:space="preserve"> average</w:t>
      </w:r>
      <w:r>
        <w:rPr>
          <w:rFonts w:ascii="Times New Roman" w:hAnsi="Times New Roman" w:cs="Times New Roman"/>
          <w:sz w:val="24"/>
        </w:rPr>
        <w:t xml:space="preserve"> Google search trend data for </w:t>
      </w:r>
      <w:r w:rsidR="008E54DE">
        <w:rPr>
          <w:rFonts w:ascii="Times New Roman" w:hAnsi="Times New Roman" w:cs="Times New Roman"/>
          <w:sz w:val="24"/>
        </w:rPr>
        <w:t xml:space="preserve">different </w:t>
      </w:r>
      <w:r w:rsidR="00806BC2">
        <w:rPr>
          <w:rFonts w:ascii="Times New Roman" w:hAnsi="Times New Roman" w:cs="Times New Roman"/>
          <w:sz w:val="24"/>
        </w:rPr>
        <w:t>designated market area</w:t>
      </w:r>
      <w:r>
        <w:rPr>
          <w:rFonts w:ascii="Times New Roman" w:hAnsi="Times New Roman" w:cs="Times New Roman"/>
          <w:sz w:val="24"/>
        </w:rPr>
        <w:t xml:space="preserve"> </w:t>
      </w:r>
      <w:r w:rsidR="008E54DE">
        <w:rPr>
          <w:rFonts w:ascii="Times New Roman" w:hAnsi="Times New Roman" w:cs="Times New Roman"/>
          <w:sz w:val="24"/>
        </w:rPr>
        <w:t xml:space="preserve">that each transit system locates in </w:t>
      </w:r>
      <w:r w:rsidR="00806BC2">
        <w:rPr>
          <w:rFonts w:ascii="Times New Roman" w:hAnsi="Times New Roman" w:cs="Times New Roman"/>
          <w:sz w:val="24"/>
        </w:rPr>
        <w:t>from January 10</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to April 9</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2020</w:t>
      </w:r>
      <w:r w:rsidR="00C62516">
        <w:rPr>
          <w:rFonts w:ascii="Times New Roman" w:hAnsi="Times New Roman" w:cs="Times New Roman"/>
          <w:sz w:val="24"/>
        </w:rPr>
        <w:t>. We also collected the geotagged Twitter counts and statistics from January 26</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to April 14</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2020 for </w:t>
      </w:r>
      <w:r w:rsidR="00806BC2">
        <w:rPr>
          <w:rFonts w:ascii="Times New Roman" w:hAnsi="Times New Roman" w:cs="Times New Roman"/>
          <w:sz w:val="24"/>
        </w:rPr>
        <w:t>each transit system’s county</w:t>
      </w:r>
      <w:r w:rsidR="00C62516">
        <w:rPr>
          <w:rFonts w:ascii="Times New Roman" w:hAnsi="Times New Roman" w:cs="Times New Roman"/>
          <w:sz w:val="24"/>
        </w:rPr>
        <w:t xml:space="preserve"> </w:t>
      </w:r>
      <w:r w:rsidR="00C6251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URL":"https://www.arcgis.com/home/item.html?id=feb6280d42de4e91b47cf37344a91eae#overview","accessed":{"date-parts":[["2020","4","21"]]},"author":[{"dropping-particle":"","family":"Spatial.ai","given":"","non-dropping-particle":"","parse-names":false,"suffix":""}],"id":"ITEM-1","issued":{"date-parts":[["2020"]]},"title":"COVID-19 Social Media Counts &amp; Sentiment","type":"webpage"},"uris":["http://www.mendeley.com/documents/?uuid=6c6972e6-8579-464e-9d00-955472e2c6e3"]}],"mendeley":{"formattedCitation":"(Spatial.ai 2020)","plainTextFormattedCitation":"(Spatial.ai 2020)"},"properties":{"noteIndex":0},"schema":"https://github.com/citation-style-language/schema/raw/master/csl-citation.json"}</w:instrText>
      </w:r>
      <w:r w:rsidR="00C62516">
        <w:rPr>
          <w:rFonts w:ascii="Times New Roman" w:hAnsi="Times New Roman" w:cs="Times New Roman"/>
          <w:sz w:val="24"/>
        </w:rPr>
        <w:fldChar w:fldCharType="separate"/>
      </w:r>
      <w:r w:rsidR="00C62516" w:rsidRPr="00C62516">
        <w:rPr>
          <w:rFonts w:ascii="Times New Roman" w:hAnsi="Times New Roman" w:cs="Times New Roman"/>
          <w:noProof/>
          <w:sz w:val="24"/>
        </w:rPr>
        <w:t>(Spatial.ai 2020)</w:t>
      </w:r>
      <w:r w:rsidR="00C62516">
        <w:rPr>
          <w:rFonts w:ascii="Times New Roman" w:hAnsi="Times New Roman" w:cs="Times New Roman"/>
          <w:sz w:val="24"/>
        </w:rPr>
        <w:fldChar w:fldCharType="end"/>
      </w:r>
      <w:r w:rsidR="00C62516">
        <w:rPr>
          <w:rFonts w:ascii="Times New Roman" w:hAnsi="Times New Roman" w:cs="Times New Roman"/>
          <w:sz w:val="24"/>
        </w:rPr>
        <w:t xml:space="preserve"> and calculated the unique active accounts </w:t>
      </w:r>
      <w:r w:rsidR="00806BC2">
        <w:rPr>
          <w:rFonts w:ascii="Times New Roman" w:hAnsi="Times New Roman" w:cs="Times New Roman"/>
          <w:sz w:val="24"/>
        </w:rPr>
        <w:t xml:space="preserve">that mentioned COVID-19 per capita </w:t>
      </w:r>
      <w:r w:rsidR="00C62516">
        <w:rPr>
          <w:rFonts w:ascii="Times New Roman" w:hAnsi="Times New Roman" w:cs="Times New Roman"/>
          <w:sz w:val="24"/>
        </w:rPr>
        <w:t>and posted tweets</w:t>
      </w:r>
      <w:r w:rsidR="00806BC2">
        <w:rPr>
          <w:rFonts w:ascii="Times New Roman" w:hAnsi="Times New Roman" w:cs="Times New Roman"/>
          <w:sz w:val="24"/>
        </w:rPr>
        <w:t xml:space="preserve"> about the pandemic</w:t>
      </w:r>
      <w:r w:rsidR="00C62516">
        <w:rPr>
          <w:rFonts w:ascii="Times New Roman" w:hAnsi="Times New Roman" w:cs="Times New Roman"/>
          <w:sz w:val="24"/>
        </w:rPr>
        <w:t xml:space="preserve"> per capita.</w:t>
      </w:r>
    </w:p>
    <w:p w14:paraId="1E2287B5" w14:textId="3619B12D" w:rsidR="00A04270" w:rsidRDefault="00927F0A" w:rsidP="000147A9">
      <w:pPr>
        <w:rPr>
          <w:rFonts w:ascii="Times New Roman" w:hAnsi="Times New Roman" w:cs="Times New Roman"/>
          <w:sz w:val="24"/>
        </w:rPr>
      </w:pPr>
      <w:r>
        <w:rPr>
          <w:rFonts w:ascii="Times New Roman" w:hAnsi="Times New Roman" w:cs="Times New Roman"/>
          <w:sz w:val="24"/>
        </w:rPr>
        <w:tab/>
      </w:r>
      <w:r w:rsidR="003A3063">
        <w:rPr>
          <w:rFonts w:ascii="Times New Roman" w:hAnsi="Times New Roman" w:cs="Times New Roman"/>
          <w:sz w:val="24"/>
        </w:rPr>
        <w:t>We conducted</w:t>
      </w:r>
      <w:r w:rsidR="003C3B8B">
        <w:rPr>
          <w:rFonts w:ascii="Times New Roman" w:hAnsi="Times New Roman" w:cs="Times New Roman"/>
          <w:sz w:val="24"/>
        </w:rPr>
        <w:t xml:space="preserve"> linear</w:t>
      </w:r>
      <w:r w:rsidR="00EA3613">
        <w:rPr>
          <w:rFonts w:ascii="Times New Roman" w:hAnsi="Times New Roman" w:cs="Times New Roman"/>
          <w:sz w:val="24"/>
        </w:rPr>
        <w:t xml:space="preserve"> regression analysis </w:t>
      </w:r>
      <w:r w:rsidR="003A3063">
        <w:rPr>
          <w:rFonts w:ascii="Times New Roman" w:hAnsi="Times New Roman" w:cs="Times New Roman"/>
          <w:sz w:val="24"/>
        </w:rPr>
        <w:t xml:space="preserve">between the floor value and the </w:t>
      </w:r>
      <w:r w:rsidR="00A56618">
        <w:rPr>
          <w:rFonts w:ascii="Times New Roman" w:hAnsi="Times New Roman" w:cs="Times New Roman"/>
          <w:sz w:val="24"/>
        </w:rPr>
        <w:t>mentioned five</w:t>
      </w:r>
      <w:r w:rsidR="003A3063">
        <w:rPr>
          <w:rFonts w:ascii="Times New Roman" w:hAnsi="Times New Roman" w:cs="Times New Roman"/>
          <w:sz w:val="24"/>
        </w:rPr>
        <w:t xml:space="preserve"> factors to </w:t>
      </w:r>
      <w:r w:rsidR="00BB2F85">
        <w:rPr>
          <w:rFonts w:ascii="Times New Roman" w:hAnsi="Times New Roman" w:cs="Times New Roman"/>
          <w:sz w:val="24"/>
        </w:rPr>
        <w:t xml:space="preserve">validate </w:t>
      </w:r>
      <w:r w:rsidR="003A3063">
        <w:rPr>
          <w:rFonts w:ascii="Times New Roman" w:hAnsi="Times New Roman" w:cs="Times New Roman"/>
          <w:sz w:val="24"/>
        </w:rPr>
        <w:t xml:space="preserve">the correlation. </w:t>
      </w:r>
      <w:r w:rsidR="000147A9">
        <w:rPr>
          <w:rFonts w:ascii="Times New Roman" w:hAnsi="Times New Roman" w:cs="Times New Roman"/>
          <w:sz w:val="24"/>
        </w:rPr>
        <w:t xml:space="preserve">The regression results in </w:t>
      </w:r>
      <w:r w:rsidR="000147A9">
        <w:rPr>
          <w:rFonts w:ascii="Times New Roman" w:hAnsi="Times New Roman" w:cs="Times New Roman"/>
          <w:sz w:val="24"/>
        </w:rPr>
        <w:fldChar w:fldCharType="begin"/>
      </w:r>
      <w:r w:rsidR="000147A9">
        <w:rPr>
          <w:rFonts w:ascii="Times New Roman" w:hAnsi="Times New Roman" w:cs="Times New Roman"/>
          <w:sz w:val="24"/>
        </w:rPr>
        <w:instrText xml:space="preserve"> REF _Ref38480053 \h </w:instrText>
      </w:r>
      <w:r w:rsidR="000147A9">
        <w:rPr>
          <w:rFonts w:ascii="Times New Roman" w:hAnsi="Times New Roman" w:cs="Times New Roman"/>
          <w:sz w:val="24"/>
        </w:rPr>
      </w:r>
      <w:r w:rsidR="000147A9">
        <w:rPr>
          <w:rFonts w:ascii="Times New Roman" w:hAnsi="Times New Roman" w:cs="Times New Roman"/>
          <w:sz w:val="24"/>
        </w:rPr>
        <w:fldChar w:fldCharType="separate"/>
      </w:r>
      <w:r w:rsidR="006B2D59" w:rsidRPr="00924837">
        <w:rPr>
          <w:rFonts w:ascii="Times New Roman" w:hAnsi="Times New Roman" w:cs="Times New Roman"/>
          <w:sz w:val="24"/>
        </w:rPr>
        <w:t xml:space="preserve">Table </w:t>
      </w:r>
      <w:r w:rsidR="006B2D59">
        <w:rPr>
          <w:rFonts w:ascii="Times New Roman" w:hAnsi="Times New Roman" w:cs="Times New Roman"/>
          <w:noProof/>
          <w:sz w:val="24"/>
        </w:rPr>
        <w:t>1</w:t>
      </w:r>
      <w:r w:rsidR="000147A9">
        <w:rPr>
          <w:rFonts w:ascii="Times New Roman" w:hAnsi="Times New Roman" w:cs="Times New Roman"/>
          <w:sz w:val="24"/>
        </w:rPr>
        <w:fldChar w:fldCharType="end"/>
      </w:r>
      <w:r w:rsidR="000147A9">
        <w:rPr>
          <w:rFonts w:ascii="Times New Roman" w:hAnsi="Times New Roman" w:cs="Times New Roman"/>
          <w:sz w:val="24"/>
        </w:rPr>
        <w:t xml:space="preserve"> shows that </w:t>
      </w:r>
      <w:r w:rsidR="009A3367">
        <w:rPr>
          <w:rFonts w:ascii="Times New Roman" w:hAnsi="Times New Roman" w:cs="Times New Roman"/>
          <w:sz w:val="24"/>
        </w:rPr>
        <w:t>three</w:t>
      </w:r>
      <w:r w:rsidR="000147A9">
        <w:rPr>
          <w:rFonts w:ascii="Times New Roman" w:hAnsi="Times New Roman" w:cs="Times New Roman"/>
          <w:sz w:val="24"/>
        </w:rPr>
        <w:t xml:space="preserve"> factors are significa</w:t>
      </w:r>
      <w:r w:rsidR="005C3EBF">
        <w:rPr>
          <w:rFonts w:ascii="Times New Roman" w:hAnsi="Times New Roman" w:cs="Times New Roman"/>
          <w:sz w:val="24"/>
        </w:rPr>
        <w:t>nt with</w:t>
      </w:r>
      <w:r w:rsidR="000147A9">
        <w:rPr>
          <w:rFonts w:ascii="Times New Roman" w:hAnsi="Times New Roman" w:cs="Times New Roman"/>
          <w:sz w:val="24"/>
        </w:rPr>
        <w:t xml:space="preserve"> p-value </w:t>
      </w:r>
      <w:r w:rsidR="008C0024">
        <w:rPr>
          <w:rFonts w:ascii="Times New Roman" w:hAnsi="Times New Roman" w:cs="Times New Roman"/>
          <w:sz w:val="24"/>
        </w:rPr>
        <w:t>smaller than 0.05</w:t>
      </w:r>
      <w:r w:rsidR="005C3EBF">
        <w:rPr>
          <w:rFonts w:ascii="Times New Roman" w:hAnsi="Times New Roman" w:cs="Times New Roman"/>
          <w:sz w:val="24"/>
        </w:rPr>
        <w:t>; the F test also shows the</w:t>
      </w:r>
      <w:r w:rsidR="000147A9">
        <w:rPr>
          <w:rFonts w:ascii="Times New Roman" w:hAnsi="Times New Roman" w:cs="Times New Roman"/>
          <w:sz w:val="24"/>
        </w:rPr>
        <w:t xml:space="preserve"> </w:t>
      </w:r>
      <w:r w:rsidR="005C3EBF">
        <w:rPr>
          <w:rFonts w:ascii="Times New Roman" w:hAnsi="Times New Roman" w:cs="Times New Roman"/>
          <w:sz w:val="24"/>
        </w:rPr>
        <w:t xml:space="preserve">model is significant with p-value </w:t>
      </w:r>
      <w:r w:rsidR="00536801">
        <w:rPr>
          <w:rFonts w:ascii="Times New Roman" w:hAnsi="Times New Roman" w:cs="Times New Roman"/>
          <w:sz w:val="24"/>
        </w:rPr>
        <w:t xml:space="preserve">of </w:t>
      </w:r>
      <m:oMath>
        <m:r>
          <w:rPr>
            <w:rFonts w:ascii="Cambria Math" w:hAnsi="Cambria Math" w:cs="Times New Roman"/>
            <w:sz w:val="24"/>
          </w:rPr>
          <m:t>7.97</m:t>
        </m:r>
        <m:r>
          <m:rPr>
            <m:sty m:val="p"/>
          </m:rP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m:t>
            </m:r>
            <m:r>
              <w:rPr>
                <w:rFonts w:ascii="Cambria Math" w:hAnsi="Cambria Math" w:cs="Times New Roman"/>
                <w:sz w:val="24"/>
              </w:rPr>
              <m:t>11</m:t>
            </m:r>
          </m:sup>
        </m:sSup>
      </m:oMath>
      <w:r w:rsidR="000147A9">
        <w:rPr>
          <w:rFonts w:ascii="Times New Roman" w:hAnsi="Times New Roman" w:cs="Times New Roman"/>
          <w:sz w:val="24"/>
        </w:rPr>
        <w:t>.</w:t>
      </w:r>
      <w:r w:rsidR="000147A9">
        <w:rPr>
          <w:rFonts w:ascii="Times New Roman" w:hAnsi="Times New Roman" w:cs="Times New Roman" w:hint="eastAsia"/>
          <w:sz w:val="24"/>
        </w:rPr>
        <w:t xml:space="preserve"> </w:t>
      </w:r>
      <w:r w:rsidR="00536801">
        <w:rPr>
          <w:rFonts w:ascii="Times New Roman" w:hAnsi="Times New Roman" w:cs="Times New Roman"/>
          <w:sz w:val="24"/>
        </w:rPr>
        <w:t>T</w:t>
      </w:r>
      <w:r w:rsidR="000147A9">
        <w:rPr>
          <w:rFonts w:ascii="Times New Roman" w:hAnsi="Times New Roman" w:cs="Times New Roman"/>
          <w:sz w:val="24"/>
        </w:rPr>
        <w:t xml:space="preserve">he R-squared value </w:t>
      </w:r>
      <w:r w:rsidR="008C0024">
        <w:rPr>
          <w:rFonts w:ascii="Times New Roman" w:hAnsi="Times New Roman" w:cs="Times New Roman"/>
          <w:sz w:val="24"/>
        </w:rPr>
        <w:t>is 0.</w:t>
      </w:r>
      <w:r w:rsidR="00DD4970">
        <w:rPr>
          <w:rFonts w:ascii="Times New Roman" w:hAnsi="Times New Roman" w:cs="Times New Roman"/>
          <w:sz w:val="24"/>
        </w:rPr>
        <w:t>37</w:t>
      </w:r>
      <w:r w:rsidR="009252C5">
        <w:rPr>
          <w:rFonts w:ascii="Times New Roman" w:hAnsi="Times New Roman" w:cs="Times New Roman"/>
          <w:sz w:val="24"/>
        </w:rPr>
        <w:t>, which</w:t>
      </w:r>
      <w:r w:rsidR="00C24773">
        <w:rPr>
          <w:rFonts w:ascii="Times New Roman" w:hAnsi="Times New Roman" w:cs="Times New Roman"/>
          <w:sz w:val="24"/>
        </w:rPr>
        <w:t xml:space="preserve"> indicates</w:t>
      </w:r>
      <w:r w:rsidR="00F11946">
        <w:rPr>
          <w:rFonts w:ascii="Times New Roman" w:hAnsi="Times New Roman" w:cs="Times New Roman"/>
          <w:sz w:val="24"/>
        </w:rPr>
        <w:t xml:space="preserve"> </w:t>
      </w:r>
      <w:r w:rsidR="00687BD8">
        <w:rPr>
          <w:rFonts w:ascii="Times New Roman" w:hAnsi="Times New Roman" w:cs="Times New Roman"/>
          <w:sz w:val="24"/>
        </w:rPr>
        <w:t>large</w:t>
      </w:r>
      <w:r w:rsidR="00F11946">
        <w:rPr>
          <w:rFonts w:ascii="Times New Roman" w:hAnsi="Times New Roman" w:cs="Times New Roman"/>
          <w:sz w:val="24"/>
        </w:rPr>
        <w:t xml:space="preserve"> effect size</w:t>
      </w:r>
      <w:r w:rsidR="00FE2EBF">
        <w:rPr>
          <w:rFonts w:ascii="Times New Roman" w:hAnsi="Times New Roman" w:cs="Times New Roman"/>
          <w:sz w:val="24"/>
        </w:rPr>
        <w:t xml:space="preserve">. The </w:t>
      </w:r>
      <w:r w:rsidR="00C24773">
        <w:rPr>
          <w:rFonts w:ascii="Times New Roman" w:hAnsi="Times New Roman" w:cs="Times New Roman"/>
          <w:sz w:val="24"/>
        </w:rPr>
        <w:t xml:space="preserve">residuals </w:t>
      </w:r>
      <w:r w:rsidR="00FE2EBF">
        <w:rPr>
          <w:rFonts w:ascii="Times New Roman" w:hAnsi="Times New Roman" w:cs="Times New Roman"/>
          <w:sz w:val="24"/>
        </w:rPr>
        <w:t xml:space="preserve">assessment moreover shows that the residuals are subject to normal distribution and there are </w:t>
      </w:r>
      <w:r w:rsidR="004876F1">
        <w:rPr>
          <w:rFonts w:ascii="Times New Roman" w:hAnsi="Times New Roman" w:cs="Times New Roman"/>
          <w:sz w:val="24"/>
        </w:rPr>
        <w:t xml:space="preserve">little </w:t>
      </w:r>
      <w:r w:rsidR="00FE2EBF" w:rsidRPr="00FE2EBF">
        <w:rPr>
          <w:rFonts w:ascii="Times New Roman" w:hAnsi="Times New Roman" w:cs="Times New Roman"/>
          <w:sz w:val="24"/>
        </w:rPr>
        <w:t>multicollinearity</w:t>
      </w:r>
      <w:r w:rsidR="00FE2EBF">
        <w:rPr>
          <w:rFonts w:ascii="Times New Roman" w:hAnsi="Times New Roman" w:cs="Times New Roman"/>
          <w:sz w:val="24"/>
        </w:rPr>
        <w:t xml:space="preserve"> </w:t>
      </w:r>
      <w:r w:rsidR="004876F1">
        <w:rPr>
          <w:rFonts w:ascii="Times New Roman" w:hAnsi="Times New Roman" w:cs="Times New Roman"/>
          <w:sz w:val="24"/>
        </w:rPr>
        <w:t xml:space="preserve">effect </w:t>
      </w:r>
      <w:r w:rsidR="00FE2EBF">
        <w:rPr>
          <w:rFonts w:ascii="Times New Roman" w:hAnsi="Times New Roman" w:cs="Times New Roman"/>
          <w:sz w:val="24"/>
        </w:rPr>
        <w:t xml:space="preserve">and </w:t>
      </w:r>
      <w:r w:rsidR="004876F1">
        <w:rPr>
          <w:rFonts w:ascii="Times New Roman" w:hAnsi="Times New Roman" w:cs="Times New Roman"/>
          <w:sz w:val="24"/>
        </w:rPr>
        <w:t xml:space="preserve">no </w:t>
      </w:r>
      <w:r w:rsidR="00E829A9">
        <w:rPr>
          <w:rFonts w:ascii="Times New Roman" w:hAnsi="Times New Roman" w:cs="Times New Roman"/>
          <w:sz w:val="24"/>
        </w:rPr>
        <w:t>leverage points.</w:t>
      </w:r>
      <w:r w:rsidR="003C3B8B">
        <w:rPr>
          <w:rFonts w:ascii="Times New Roman" w:hAnsi="Times New Roman" w:cs="Times New Roman"/>
          <w:sz w:val="24"/>
        </w:rPr>
        <w:t xml:space="preserve"> </w:t>
      </w:r>
      <w:r w:rsidR="00A221BF">
        <w:rPr>
          <w:rFonts w:ascii="Times New Roman" w:hAnsi="Times New Roman" w:cs="Times New Roman"/>
          <w:sz w:val="24"/>
        </w:rPr>
        <w:t>From the model and the coefficients, we can know that:</w:t>
      </w:r>
    </w:p>
    <w:p w14:paraId="49580030" w14:textId="38CB7E68" w:rsidR="0067242C" w:rsidRDefault="00B91925" w:rsidP="008A09BE">
      <w:pPr>
        <w:rPr>
          <w:rFonts w:ascii="Times New Roman" w:hAnsi="Times New Roman" w:cs="Times New Roman"/>
          <w:sz w:val="24"/>
        </w:rPr>
      </w:pPr>
      <w:r>
        <w:rPr>
          <w:rFonts w:ascii="Times New Roman" w:hAnsi="Times New Roman" w:cs="Times New Roman"/>
          <w:b/>
          <w:sz w:val="24"/>
        </w:rPr>
        <w:lastRenderedPageBreak/>
        <w:t>Ratio of p</w:t>
      </w:r>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r w:rsidR="00A221BF">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validate the previous claim:</w:t>
      </w:r>
      <w:r w:rsidR="009C3850">
        <w:rPr>
          <w:rFonts w:ascii="Times New Roman" w:hAnsi="Times New Roman" w:cs="Times New Roman"/>
          <w:sz w:val="24"/>
        </w:rPr>
        <w:t xml:space="preserve"> </w:t>
      </w:r>
      <w:r w:rsidR="006030BC">
        <w:rPr>
          <w:rFonts w:ascii="Times New Roman" w:hAnsi="Times New Roman" w:cs="Times New Roman"/>
          <w:sz w:val="24"/>
        </w:rPr>
        <w:t xml:space="preserve">more 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r w:rsidR="006030BC">
        <w:rPr>
          <w:rFonts w:ascii="Times New Roman" w:hAnsi="Times New Roman" w:cs="Times New Roman"/>
          <w:sz w:val="24"/>
        </w:rPr>
        <w:t xml:space="preserve">and 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r w:rsidR="006030BC">
        <w:rPr>
          <w:rFonts w:ascii="Times New Roman" w:hAnsi="Times New Roman" w:cs="Times New Roman"/>
          <w:sz w:val="24"/>
        </w:rPr>
        <w:t xml:space="preserve"> are correlated</w:t>
      </w:r>
      <w:r w:rsidR="008A09BE">
        <w:rPr>
          <w:rFonts w:ascii="Times New Roman" w:hAnsi="Times New Roman" w:cs="Times New Roman"/>
          <w:sz w:val="24"/>
        </w:rPr>
        <w:t xml:space="preserve">. </w:t>
      </w:r>
      <w:r w:rsidR="0067242C">
        <w:rPr>
          <w:rFonts w:ascii="Times New Roman" w:hAnsi="Times New Roman" w:cs="Times New Roman"/>
          <w:sz w:val="24"/>
        </w:rPr>
        <w:t xml:space="preserve">It turns out to be the most significant factors among all the other factors from the R-squared increments in </w:t>
      </w:r>
      <w:r w:rsidR="0067242C">
        <w:rPr>
          <w:rFonts w:ascii="Times New Roman" w:hAnsi="Times New Roman" w:cs="Times New Roman"/>
          <w:sz w:val="24"/>
        </w:rPr>
        <w:fldChar w:fldCharType="begin"/>
      </w:r>
      <w:r w:rsidR="0067242C">
        <w:rPr>
          <w:rFonts w:ascii="Times New Roman" w:hAnsi="Times New Roman" w:cs="Times New Roman"/>
          <w:sz w:val="24"/>
        </w:rPr>
        <w:instrText xml:space="preserve"> REF _Ref38480053 \h </w:instrText>
      </w:r>
      <w:r w:rsidR="0067242C">
        <w:rPr>
          <w:rFonts w:ascii="Times New Roman" w:hAnsi="Times New Roman" w:cs="Times New Roman"/>
          <w:sz w:val="24"/>
        </w:rPr>
      </w:r>
      <w:r w:rsidR="0067242C">
        <w:rPr>
          <w:rFonts w:ascii="Times New Roman" w:hAnsi="Times New Roman" w:cs="Times New Roman"/>
          <w:sz w:val="24"/>
        </w:rPr>
        <w:fldChar w:fldCharType="separate"/>
      </w:r>
      <w:r w:rsidR="0067242C" w:rsidRPr="00924837">
        <w:rPr>
          <w:rFonts w:ascii="Times New Roman" w:hAnsi="Times New Roman" w:cs="Times New Roman"/>
          <w:sz w:val="24"/>
        </w:rPr>
        <w:t xml:space="preserve">Table </w:t>
      </w:r>
      <w:r w:rsidR="0067242C">
        <w:rPr>
          <w:rFonts w:ascii="Times New Roman" w:hAnsi="Times New Roman" w:cs="Times New Roman"/>
          <w:noProof/>
          <w:sz w:val="24"/>
        </w:rPr>
        <w:t>1</w:t>
      </w:r>
      <w:r w:rsidR="0067242C">
        <w:rPr>
          <w:rFonts w:ascii="Times New Roman" w:hAnsi="Times New Roman" w:cs="Times New Roman"/>
          <w:sz w:val="24"/>
        </w:rPr>
        <w:fldChar w:fldCharType="end"/>
      </w:r>
      <w:r w:rsidR="0067242C">
        <w:rPr>
          <w:rFonts w:ascii="Times New Roman" w:hAnsi="Times New Roman" w:cs="Times New Roman"/>
          <w:sz w:val="24"/>
        </w:rPr>
        <w:t>. The lockdown</w:t>
      </w:r>
      <w:r w:rsidR="001C2134">
        <w:rPr>
          <w:rFonts w:ascii="Times New Roman" w:hAnsi="Times New Roman" w:cs="Times New Roman"/>
          <w:sz w:val="24"/>
        </w:rPr>
        <w:t xml:space="preserve"> resembles a sieve: only the most essential, the most resilient, and the most </w:t>
      </w:r>
      <w:r w:rsidR="00F511E9">
        <w:rPr>
          <w:rFonts w:ascii="Times New Roman" w:hAnsi="Times New Roman" w:cs="Times New Roman"/>
          <w:sz w:val="24"/>
        </w:rPr>
        <w:t>desperate would stay.</w:t>
      </w:r>
    </w:p>
    <w:p w14:paraId="6ECE8FBF" w14:textId="4F39E09D" w:rsidR="00687BD8" w:rsidRDefault="00687BD8" w:rsidP="0067242C">
      <w:pPr>
        <w:ind w:firstLine="720"/>
        <w:rPr>
          <w:rFonts w:ascii="Times New Roman" w:hAnsi="Times New Roman" w:cs="Times New Roman"/>
          <w:sz w:val="24"/>
        </w:rPr>
      </w:pPr>
      <w:r>
        <w:rPr>
          <w:rFonts w:ascii="Times New Roman" w:hAnsi="Times New Roman" w:cs="Times New Roman"/>
          <w:sz w:val="24"/>
        </w:rPr>
        <w:t>Although we do not directly add the ratio of Hispanic population into the regression model to avoid multicollinearity, the further correlation analyses between</w:t>
      </w:r>
      <w:r w:rsidR="005E54F5">
        <w:rPr>
          <w:rFonts w:ascii="Times New Roman" w:hAnsi="Times New Roman" w:cs="Times New Roman"/>
          <w:sz w:val="24"/>
        </w:rPr>
        <w:t xml:space="preserve"> the Hispanic population</w:t>
      </w:r>
      <w:r>
        <w:rPr>
          <w:rFonts w:ascii="Times New Roman" w:hAnsi="Times New Roman" w:cs="Times New Roman"/>
          <w:sz w:val="24"/>
        </w:rPr>
        <w:t xml:space="preserve"> and the non-physical occupation ratio indicate very strong </w:t>
      </w:r>
      <w:r w:rsidR="00021171">
        <w:rPr>
          <w:rFonts w:ascii="Times New Roman" w:hAnsi="Times New Roman" w:cs="Times New Roman"/>
          <w:sz w:val="24"/>
        </w:rPr>
        <w:t xml:space="preserve">positive </w:t>
      </w:r>
      <w:r>
        <w:rPr>
          <w:rFonts w:ascii="Times New Roman" w:hAnsi="Times New Roman" w:cs="Times New Roman"/>
          <w:sz w:val="24"/>
        </w:rPr>
        <w:t xml:space="preserve">correlation. </w:t>
      </w:r>
      <w:r w:rsidR="00021171">
        <w:rPr>
          <w:rFonts w:ascii="Times New Roman" w:hAnsi="Times New Roman" w:cs="Times New Roman"/>
          <w:sz w:val="24"/>
        </w:rPr>
        <w:t xml:space="preserve">This correlation moreover suggests the vulnerable of Hispanic population during this health crisis: </w:t>
      </w:r>
      <w:r w:rsidR="00290BF5">
        <w:rPr>
          <w:rFonts w:ascii="Times New Roman" w:hAnsi="Times New Roman" w:cs="Times New Roman"/>
          <w:sz w:val="24"/>
        </w:rPr>
        <w:t xml:space="preserve">if a city has more Hispanic population, it is very likely for the city to have a high floor value, which means more people will not work from home during the pandemic. This is also consistent with </w:t>
      </w:r>
      <w:r w:rsidR="00AB6DA7">
        <w:rPr>
          <w:rFonts w:ascii="Times New Roman" w:hAnsi="Times New Roman" w:cs="Times New Roman"/>
          <w:sz w:val="24"/>
        </w:rPr>
        <w:t xml:space="preserve">the </w:t>
      </w:r>
      <w:r w:rsidR="001B0D2F">
        <w:rPr>
          <w:rFonts w:ascii="Times New Roman" w:hAnsi="Times New Roman" w:cs="Times New Roman"/>
          <w:sz w:val="24"/>
        </w:rPr>
        <w:t xml:space="preserve">occupation statistics: according to the labor force characteristics survey made by US Bureau of Labor Statistics, Hispanic population has the lowest percent (22%) of management, professional, and related occupation </w:t>
      </w:r>
      <w:r w:rsidR="00842C9E">
        <w:rPr>
          <w:rFonts w:ascii="Times New Roman" w:hAnsi="Times New Roman" w:cs="Times New Roman"/>
          <w:sz w:val="24"/>
        </w:rPr>
        <w:t>compared with</w:t>
      </w:r>
      <w:r w:rsidR="001B0D2F">
        <w:rPr>
          <w:rFonts w:ascii="Times New Roman" w:hAnsi="Times New Roman" w:cs="Times New Roman"/>
          <w:sz w:val="24"/>
        </w:rPr>
        <w:t xml:space="preserve"> White (41%), African American (31%), and Asian people (54%) in 2018 </w:t>
      </w:r>
      <w:r w:rsidR="001B0D2F">
        <w:rPr>
          <w:rFonts w:ascii="Times New Roman" w:hAnsi="Times New Roman" w:cs="Times New Roman"/>
          <w:sz w:val="24"/>
        </w:rPr>
        <w:fldChar w:fldCharType="begin" w:fldLock="1"/>
      </w:r>
      <w:r w:rsidR="00B12435">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U.S. Bureau of Labor Statistics 2018)","plainTextFormattedCitation":"(U.S. Bureau of Labor Statistics 2018)","previouslyFormattedCitation":"(U.S. Bureau of Labor Statistics 2018)"},"properties":{"noteIndex":0},"schema":"https://github.com/citation-style-language/schema/raw/master/csl-citation.json"}</w:instrText>
      </w:r>
      <w:r w:rsidR="001B0D2F">
        <w:rPr>
          <w:rFonts w:ascii="Times New Roman" w:hAnsi="Times New Roman" w:cs="Times New Roman"/>
          <w:sz w:val="24"/>
        </w:rPr>
        <w:fldChar w:fldCharType="separate"/>
      </w:r>
      <w:r w:rsidR="001B0D2F" w:rsidRPr="001B0D2F">
        <w:rPr>
          <w:rFonts w:ascii="Times New Roman" w:hAnsi="Times New Roman" w:cs="Times New Roman"/>
          <w:noProof/>
          <w:sz w:val="24"/>
        </w:rPr>
        <w:t>(U.S. Bureau of Labor Statistics 2018)</w:t>
      </w:r>
      <w:r w:rsidR="001B0D2F">
        <w:rPr>
          <w:rFonts w:ascii="Times New Roman" w:hAnsi="Times New Roman" w:cs="Times New Roman"/>
          <w:sz w:val="24"/>
        </w:rPr>
        <w:fldChar w:fldCharType="end"/>
      </w:r>
      <w:r w:rsidR="001B0D2F">
        <w:rPr>
          <w:rFonts w:ascii="Times New Roman" w:hAnsi="Times New Roman" w:cs="Times New Roman"/>
          <w:sz w:val="24"/>
        </w:rPr>
        <w:t>.</w:t>
      </w:r>
      <w:r w:rsidR="00AB6DA7">
        <w:rPr>
          <w:rFonts w:ascii="Times New Roman" w:hAnsi="Times New Roman" w:cs="Times New Roman"/>
          <w:sz w:val="24"/>
        </w:rPr>
        <w:t xml:space="preserve"> </w:t>
      </w:r>
    </w:p>
    <w:p w14:paraId="6B5CADF7" w14:textId="784344F5" w:rsidR="00EF362C" w:rsidRDefault="00EF362C" w:rsidP="005F500D">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A87941">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3A4B8644" w14:textId="731B1EC4" w:rsidR="006030BC" w:rsidRDefault="006030BC" w:rsidP="00D4303F">
      <w:pPr>
        <w:rPr>
          <w:rFonts w:ascii="Times New Roman" w:hAnsi="Times New Roman" w:cs="Times New Roman"/>
          <w:sz w:val="24"/>
        </w:rPr>
      </w:pPr>
      <w:r>
        <w:rPr>
          <w:rFonts w:ascii="Times New Roman" w:hAnsi="Times New Roman" w:cs="Times New Roman"/>
          <w:sz w:val="24"/>
        </w:rPr>
        <w:tab/>
        <w:t xml:space="preserve">These correlation results are also proven by </w:t>
      </w:r>
      <w:r w:rsidR="00CD6786">
        <w:rPr>
          <w:rFonts w:ascii="Times New Roman" w:hAnsi="Times New Roman" w:cs="Times New Roman"/>
          <w:sz w:val="24"/>
        </w:rPr>
        <w:t xml:space="preserve">the </w:t>
      </w:r>
      <w:r>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Pr>
          <w:rFonts w:ascii="Times New Roman" w:hAnsi="Times New Roman" w:cs="Times New Roman" w:hint="eastAsia"/>
          <w:sz w:val="24"/>
        </w:rPr>
        <w:t xml:space="preserve">. </w:t>
      </w:r>
      <w:r>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th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Although the categorizations of the survey and the ACS table 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assumed </w:t>
      </w:r>
      <w:r w:rsidR="006D4A11">
        <w:rPr>
          <w:rFonts w:ascii="Times New Roman" w:hAnsi="Times New Roman" w:cs="Times New Roman"/>
          <w:sz w:val="24"/>
        </w:rPr>
        <w:t xml:space="preserve">in the ACS table.  </w:t>
      </w:r>
      <w:r w:rsidR="00D4303F">
        <w:rPr>
          <w:rFonts w:ascii="Times New Roman" w:hAnsi="Times New Roman" w:cs="Times New Roman"/>
          <w:sz w:val="24"/>
        </w:rPr>
        <w:t xml:space="preserve">Meanwhile, the survey also proves 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B12435">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CD78DF">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705D5670" w:rsidR="00BF7E72" w:rsidRDefault="003B49E4" w:rsidP="00BF7E72">
      <w:pPr>
        <w:rPr>
          <w:rFonts w:ascii="Times New Roman" w:hAnsi="Times New Roman" w:cs="Times New Roman"/>
          <w:sz w:val="24"/>
        </w:rPr>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Meanwhile, there is a correlation between more </w:t>
      </w:r>
      <w:r w:rsidR="006A4E20">
        <w:rPr>
          <w:rFonts w:ascii="Times New Roman" w:hAnsi="Times New Roman" w:cs="Times New Roman"/>
          <w:sz w:val="24"/>
        </w:rPr>
        <w:t>sensitive</w:t>
      </w:r>
      <w:r w:rsidR="00BF7E72">
        <w:rPr>
          <w:rFonts w:ascii="Times New Roman" w:hAnsi="Times New Roman" w:cs="Times New Roman"/>
          <w:sz w:val="24"/>
        </w:rPr>
        <w:t xml:space="preserve"> population </w:t>
      </w:r>
      <w:r w:rsidR="006A4E20">
        <w:rPr>
          <w:rFonts w:ascii="Times New Roman" w:hAnsi="Times New Roman" w:cs="Times New Roman"/>
          <w:sz w:val="24"/>
        </w:rPr>
        <w:t xml:space="preserve">over 45 years old </w:t>
      </w:r>
      <w:r w:rsidR="00BF7E72">
        <w:rPr>
          <w:rFonts w:ascii="Times New Roman" w:hAnsi="Times New Roman" w:cs="Times New Roman"/>
          <w:sz w:val="24"/>
        </w:rPr>
        <w:t xml:space="preserve">and </w:t>
      </w:r>
      <w:r w:rsidR="006A4E20">
        <w:rPr>
          <w:rFonts w:ascii="Times New Roman" w:hAnsi="Times New Roman" w:cs="Times New Roman"/>
          <w:sz w:val="24"/>
        </w:rPr>
        <w:t>higher</w:t>
      </w:r>
      <w:r w:rsidR="00BF7E72">
        <w:rPr>
          <w:rFonts w:ascii="Times New Roman" w:hAnsi="Times New Roman" w:cs="Times New Roman"/>
          <w:sz w:val="24"/>
        </w:rPr>
        <w:t xml:space="preserve"> floor value</w:t>
      </w:r>
      <w:r w:rsidR="00CB09F3">
        <w:rPr>
          <w:rFonts w:ascii="Times New Roman" w:hAnsi="Times New Roman" w:cs="Times New Roman"/>
          <w:sz w:val="24"/>
        </w:rPr>
        <w:t xml:space="preserve">. </w:t>
      </w:r>
      <w:r w:rsidR="00BF7E72">
        <w:rPr>
          <w:rFonts w:ascii="Times New Roman" w:hAnsi="Times New Roman" w:cs="Times New Roman"/>
          <w:sz w:val="24"/>
        </w:rPr>
        <w:t xml:space="preserve">This is ironic and alarming: </w:t>
      </w:r>
      <w:r w:rsidR="006A4E20">
        <w:rPr>
          <w:rFonts w:ascii="Times New Roman" w:hAnsi="Times New Roman" w:cs="Times New Roman"/>
          <w:sz w:val="24"/>
        </w:rPr>
        <w:t>middle-age and senior</w:t>
      </w:r>
      <w:r w:rsidR="00BF7E72">
        <w:rPr>
          <w:rFonts w:ascii="Times New Roman" w:hAnsi="Times New Roman" w:cs="Times New Roman"/>
          <w:sz w:val="24"/>
        </w:rPr>
        <w:t xml:space="preserve"> people are the most vulnerable population while the area with more </w:t>
      </w:r>
      <w:r w:rsidR="006A4E20">
        <w:rPr>
          <w:rFonts w:ascii="Times New Roman" w:hAnsi="Times New Roman" w:cs="Times New Roman"/>
          <w:sz w:val="24"/>
        </w:rPr>
        <w:t xml:space="preserve">these </w:t>
      </w:r>
      <w:r w:rsidR="00BF7E72">
        <w:rPr>
          <w:rFonts w:ascii="Times New Roman" w:hAnsi="Times New Roman" w:cs="Times New Roman"/>
          <w:sz w:val="24"/>
        </w:rPr>
        <w:t xml:space="preserve">people generally will have higher floor value. </w:t>
      </w:r>
    </w:p>
    <w:p w14:paraId="0ACF9311" w14:textId="77777777" w:rsidR="00BF7E72" w:rsidRDefault="00BF7E72" w:rsidP="00BF7E72">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is</w:t>
      </w:r>
      <w:r>
        <w:rPr>
          <w:rFonts w:ascii="Times New Roman" w:hAnsi="Times New Roman" w:cs="Times New Roman"/>
          <w:sz w:val="24"/>
        </w:rPr>
        <w:t xml:space="preserve"> is also proven by the user survey. By comparing the users age composition survey conducted in September 2019 and April 2020, young people under 18 and between 25 to 44 </w:t>
      </w:r>
      <w:r>
        <w:rPr>
          <w:rFonts w:ascii="Times New Roman" w:hAnsi="Times New Roman" w:cs="Times New Roman"/>
          <w:sz w:val="24"/>
        </w:rPr>
        <w:lastRenderedPageBreak/>
        <w:t xml:space="preserve">years old tend to stay in quarantine across the US; meanwhile, the relative ratio of people between 45 to 64 years old has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27ECE3EC" w:rsidR="009C3850" w:rsidRPr="00A04270" w:rsidRDefault="005219C0" w:rsidP="005219C0">
      <w:pPr>
        <w:rPr>
          <w:rFonts w:ascii="Times New Roman" w:hAnsi="Times New Roman" w:cs="Times New Roman"/>
          <w:b/>
          <w:sz w:val="24"/>
        </w:rPr>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correlation analyses also confirm the vulnerability of African American population. There is a strong correlation between higher ratio of African American population and </w:t>
      </w:r>
      <w:r w:rsidR="00F84C6C">
        <w:rPr>
          <w:rFonts w:ascii="Times New Roman" w:hAnsi="Times New Roman" w:cs="Times New Roman" w:hint="eastAsia"/>
          <w:sz w:val="24"/>
        </w:rPr>
        <w:t>higher</w:t>
      </w:r>
      <w:r w:rsidR="00F84C6C">
        <w:rPr>
          <w:rFonts w:ascii="Times New Roman" w:hAnsi="Times New Roman" w:cs="Times New Roman"/>
          <w:sz w:val="24"/>
        </w:rPr>
        <w:t xml:space="preserve"> floor value. </w:t>
      </w:r>
      <w:commentRangeStart w:id="3"/>
      <w:r w:rsidR="00E6196C" w:rsidRPr="001B373E">
        <w:rPr>
          <w:rFonts w:ascii="Times New Roman" w:hAnsi="Times New Roman" w:cs="Times New Roman"/>
          <w:sz w:val="24"/>
          <w:highlight w:val="yellow"/>
        </w:rPr>
        <w:t>This</w:t>
      </w:r>
      <w:commentRangeEnd w:id="3"/>
      <w:r w:rsidR="001B373E">
        <w:rPr>
          <w:rStyle w:val="CommentReference"/>
        </w:rPr>
        <w:commentReference w:id="3"/>
      </w:r>
      <w:r w:rsidR="00E6196C" w:rsidRPr="001B373E">
        <w:rPr>
          <w:rFonts w:ascii="Times New Roman" w:hAnsi="Times New Roman" w:cs="Times New Roman"/>
          <w:sz w:val="24"/>
          <w:highlight w:val="yellow"/>
        </w:rPr>
        <w:t xml:space="preserve"> could be </w:t>
      </w:r>
      <w:r w:rsidR="00900024" w:rsidRPr="001B373E">
        <w:rPr>
          <w:rFonts w:ascii="Times New Roman" w:hAnsi="Times New Roman" w:cs="Times New Roman" w:hint="eastAsia"/>
          <w:sz w:val="24"/>
          <w:highlight w:val="yellow"/>
        </w:rPr>
        <w:t>partly</w:t>
      </w:r>
      <w:r w:rsidR="00900024" w:rsidRPr="001B373E">
        <w:rPr>
          <w:rFonts w:ascii="Times New Roman" w:hAnsi="Times New Roman" w:cs="Times New Roman"/>
          <w:sz w:val="24"/>
          <w:highlight w:val="yellow"/>
        </w:rPr>
        <w:t xml:space="preserve"> </w:t>
      </w:r>
      <w:r w:rsidR="00E6196C" w:rsidRPr="001B373E">
        <w:rPr>
          <w:rFonts w:ascii="Times New Roman" w:hAnsi="Times New Roman" w:cs="Times New Roman"/>
          <w:sz w:val="24"/>
          <w:highlight w:val="yellow"/>
        </w:rPr>
        <w:t>because of the dependency on the private vehicles and income</w:t>
      </w:r>
      <w:r w:rsidR="00900024" w:rsidRPr="001B373E">
        <w:rPr>
          <w:rFonts w:ascii="Times New Roman" w:hAnsi="Times New Roman" w:cs="Times New Roman"/>
          <w:sz w:val="24"/>
          <w:highlight w:val="yellow"/>
        </w:rPr>
        <w:t>, which are correlated with the African American ratio according to the correlation analyses</w:t>
      </w:r>
      <w:r w:rsidR="00E6196C" w:rsidRPr="001B373E">
        <w:rPr>
          <w:rFonts w:ascii="Times New Roman" w:hAnsi="Times New Roman" w:cs="Times New Roman"/>
          <w:sz w:val="24"/>
          <w:highlight w:val="yellow"/>
        </w:rPr>
        <w:t>.</w:t>
      </w:r>
      <w:r w:rsidR="00900024" w:rsidRPr="001B373E">
        <w:rPr>
          <w:rFonts w:ascii="Times New Roman" w:hAnsi="Times New Roman" w:cs="Times New Roman"/>
          <w:sz w:val="24"/>
          <w:highlight w:val="yellow"/>
        </w:rPr>
        <w:t xml:space="preserve"> T</w:t>
      </w:r>
      <w:r w:rsidR="00902B64" w:rsidRPr="001B373E">
        <w:rPr>
          <w:rFonts w:ascii="Times New Roman" w:hAnsi="Times New Roman" w:cs="Times New Roman"/>
          <w:sz w:val="24"/>
          <w:highlight w:val="yellow"/>
        </w:rPr>
        <w:t xml:space="preserve">he more house units with no private vehicles, the more dependent the people are on the transit systems; therefore, </w:t>
      </w:r>
      <w:r w:rsidR="00900024" w:rsidRPr="001B373E">
        <w:rPr>
          <w:rFonts w:ascii="Times New Roman" w:hAnsi="Times New Roman" w:cs="Times New Roman"/>
          <w:sz w:val="24"/>
          <w:highlight w:val="yellow"/>
        </w:rPr>
        <w:t xml:space="preserve">African American </w:t>
      </w:r>
      <w:r w:rsidR="00902B64" w:rsidRPr="001B373E">
        <w:rPr>
          <w:rFonts w:ascii="Times New Roman" w:hAnsi="Times New Roman" w:cs="Times New Roman"/>
          <w:sz w:val="24"/>
          <w:highlight w:val="yellow"/>
        </w:rPr>
        <w:t xml:space="preserve">people have </w:t>
      </w:r>
      <w:r w:rsidR="00900024" w:rsidRPr="001B373E">
        <w:rPr>
          <w:rFonts w:ascii="Times New Roman" w:hAnsi="Times New Roman" w:cs="Times New Roman"/>
          <w:sz w:val="24"/>
          <w:highlight w:val="yellow"/>
        </w:rPr>
        <w:t xml:space="preserve">fewer </w:t>
      </w:r>
      <w:r w:rsidR="00902B64" w:rsidRPr="001B373E">
        <w:rPr>
          <w:rFonts w:ascii="Times New Roman" w:hAnsi="Times New Roman" w:cs="Times New Roman"/>
          <w:sz w:val="24"/>
          <w:highlight w:val="yellow"/>
        </w:rPr>
        <w:t>choice</w:t>
      </w:r>
      <w:r w:rsidR="00B61D9B" w:rsidRPr="001B373E">
        <w:rPr>
          <w:rFonts w:ascii="Times New Roman" w:hAnsi="Times New Roman" w:cs="Times New Roman"/>
          <w:sz w:val="24"/>
          <w:highlight w:val="yellow"/>
        </w:rPr>
        <w:t>s</w:t>
      </w:r>
      <w:r w:rsidR="00902B64" w:rsidRPr="001B373E">
        <w:rPr>
          <w:rFonts w:ascii="Times New Roman" w:hAnsi="Times New Roman" w:cs="Times New Roman"/>
          <w:sz w:val="24"/>
          <w:highlight w:val="yellow"/>
        </w:rPr>
        <w:t xml:space="preserve"> but </w:t>
      </w:r>
      <w:r w:rsidR="004F0188" w:rsidRPr="001B373E">
        <w:rPr>
          <w:rFonts w:ascii="Times New Roman" w:hAnsi="Times New Roman" w:cs="Times New Roman"/>
          <w:sz w:val="24"/>
          <w:highlight w:val="yellow"/>
        </w:rPr>
        <w:t xml:space="preserve">have </w:t>
      </w:r>
      <w:r w:rsidR="00902B64" w:rsidRPr="001B373E">
        <w:rPr>
          <w:rFonts w:ascii="Times New Roman" w:hAnsi="Times New Roman" w:cs="Times New Roman"/>
          <w:sz w:val="24"/>
          <w:highlight w:val="yellow"/>
        </w:rPr>
        <w:t>to stick to transit regardless of the pandemic.</w:t>
      </w:r>
    </w:p>
    <w:p w14:paraId="5E4C0FE7" w14:textId="6921096C" w:rsidR="000C497C" w:rsidRDefault="00900024" w:rsidP="005219C0">
      <w:pPr>
        <w:rPr>
          <w:rFonts w:ascii="Times New Roman" w:hAnsi="Times New Roman" w:cs="Times New Roman"/>
          <w:sz w:val="24"/>
        </w:rPr>
      </w:pPr>
      <w:r>
        <w:rPr>
          <w:rFonts w:ascii="Times New Roman" w:hAnsi="Times New Roman" w:cs="Times New Roman"/>
          <w:sz w:val="24"/>
        </w:rPr>
        <w:tab/>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1C7B50">
        <w:rPr>
          <w:rFonts w:ascii="Times New Roman" w:hAnsi="Times New Roman" w:cs="Times New Roman"/>
          <w:sz w:val="24"/>
        </w:rPr>
        <w:fldChar w:fldCharType="separate"/>
      </w:r>
      <w:r w:rsidR="001C7B50" w:rsidRPr="001C7B50">
        <w:rPr>
          <w:rFonts w:ascii="Times New Roman" w:hAnsi="Times New Roman" w:cs="Times New Roman"/>
          <w:noProof/>
          <w:sz w:val="24"/>
        </w:rPr>
        <w:t>(Transit app 2020c)</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4B2C57B1" w14:textId="77777777" w:rsidR="00261201" w:rsidRDefault="00261201" w:rsidP="00261201">
      <w:pPr>
        <w:rPr>
          <w:rFonts w:ascii="Times New Roman" w:hAnsi="Times New Roman" w:cs="Times New Roman"/>
          <w:sz w:val="24"/>
        </w:rPr>
      </w:pPr>
    </w:p>
    <w:p w14:paraId="7F2D06D3" w14:textId="0D54A47B" w:rsidR="00261201" w:rsidRDefault="005B6BF8" w:rsidP="00261201">
      <w:pPr>
        <w:rPr>
          <w:rFonts w:ascii="Times New Roman" w:hAnsi="Times New Roman" w:cs="Times New Roman"/>
          <w:sz w:val="24"/>
        </w:rPr>
      </w:pPr>
      <w:r>
        <w:rPr>
          <w:rFonts w:ascii="Times New Roman" w:hAnsi="Times New Roman" w:cs="Times New Roman"/>
          <w:b/>
          <w:sz w:val="24"/>
        </w:rPr>
        <w:t>F</w:t>
      </w:r>
      <w:r w:rsidR="00261201" w:rsidRPr="00E6196C">
        <w:rPr>
          <w:rFonts w:ascii="Times New Roman" w:hAnsi="Times New Roman" w:cs="Times New Roman"/>
          <w:b/>
          <w:sz w:val="24"/>
        </w:rPr>
        <w:t>emale</w:t>
      </w:r>
      <w:r w:rsidR="00261201">
        <w:rPr>
          <w:rFonts w:ascii="Times New Roman" w:hAnsi="Times New Roman" w:cs="Times New Roman"/>
          <w:sz w:val="24"/>
        </w:rPr>
        <w:t xml:space="preserve">.  </w:t>
      </w:r>
      <w:r w:rsidR="00B76224">
        <w:rPr>
          <w:rFonts w:ascii="Times New Roman" w:hAnsi="Times New Roman" w:cs="Times New Roman"/>
          <w:sz w:val="24"/>
        </w:rPr>
        <w:t>H</w:t>
      </w:r>
      <w:r w:rsidR="00261201">
        <w:rPr>
          <w:rFonts w:ascii="Times New Roman" w:hAnsi="Times New Roman" w:cs="Times New Roman"/>
          <w:sz w:val="24"/>
        </w:rPr>
        <w:t>igher floor value is highly correlated with larger ratio of female population</w:t>
      </w:r>
      <w:r w:rsidR="0027209C">
        <w:rPr>
          <w:rFonts w:ascii="Times New Roman" w:hAnsi="Times New Roman" w:cs="Times New Roman"/>
          <w:sz w:val="24"/>
        </w:rPr>
        <w:t>, however, we do not add it due to multicollinearity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s the disadvantage of female population</w:t>
      </w:r>
      <w:r w:rsidR="00396170">
        <w:rPr>
          <w:rFonts w:ascii="Times New Roman" w:hAnsi="Times New Roman" w:cs="Times New Roman"/>
          <w:sz w:val="24"/>
        </w:rPr>
        <w:t xml:space="preserve"> in different social-economic aspects</w:t>
      </w:r>
      <w:r w:rsidR="00261201">
        <w:rPr>
          <w:rFonts w:ascii="Times New Roman" w:hAnsi="Times New Roman" w:cs="Times New Roman"/>
          <w:sz w:val="24"/>
        </w:rPr>
        <w:t>.</w:t>
      </w:r>
    </w:p>
    <w:p w14:paraId="6ECD0B03" w14:textId="5F039197" w:rsidR="00261201" w:rsidRDefault="00261201" w:rsidP="005219C0">
      <w:pPr>
        <w:rPr>
          <w:rFonts w:ascii="Times New Roman" w:hAnsi="Times New Roman" w:cs="Times New Roman"/>
          <w:sz w:val="24"/>
        </w:rPr>
      </w:pPr>
      <w:r>
        <w:rPr>
          <w:rFonts w:ascii="Times New Roman" w:hAnsi="Times New Roman" w:cs="Times New Roman"/>
          <w:sz w:val="24"/>
        </w:rPr>
        <w:tab/>
        <w:t>The user survey results also demonstrate astounding</w:t>
      </w:r>
      <w:r w:rsidR="00F33DDC">
        <w:rPr>
          <w:rFonts w:ascii="Times New Roman" w:hAnsi="Times New Roman" w:cs="Times New Roman"/>
          <w:sz w:val="24"/>
        </w:rPr>
        <w:t xml:space="preserve"> evidence</w:t>
      </w:r>
      <w:r w:rsidR="001D1D8E">
        <w:rPr>
          <w:rFonts w:ascii="Times New Roman" w:hAnsi="Times New Roman" w:cs="Times New Roman"/>
          <w:sz w:val="24"/>
        </w:rPr>
        <w:t>s</w:t>
      </w:r>
      <w:r w:rsidR="00F33DDC">
        <w:rPr>
          <w:rFonts w:ascii="Times New Roman" w:hAnsi="Times New Roman" w:cs="Times New Roman"/>
          <w:sz w:val="24"/>
        </w:rPr>
        <w:t xml:space="preserve"> that support the correlation analyses. Among all the US users surveyed, 56% are female while only 40% are male; while the gender ratio is 49% to 49% before</w:t>
      </w:r>
      <w:r w:rsidR="00900024">
        <w:rPr>
          <w:rFonts w:ascii="Times New Roman" w:hAnsi="Times New Roman" w:cs="Times New Roman"/>
          <w:sz w:val="24"/>
        </w:rPr>
        <w:t xml:space="preserve"> </w:t>
      </w:r>
      <w:r w:rsidR="00F33DDC">
        <w:rPr>
          <w:rFonts w:ascii="Times New Roman" w:hAnsi="Times New Roman" w:cs="Times New Roman"/>
          <w:sz w:val="24"/>
        </w:rPr>
        <w:t>COVID-19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 more than 70% of the black riders are female during the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1C7B50">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w:t>
      </w: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4168" w:rsidRPr="00D22632" w14:paraId="495D0147" w14:textId="687058A6" w:rsidTr="00032FC7">
        <w:trPr>
          <w:trHeight w:val="233"/>
        </w:trPr>
        <w:tc>
          <w:tcPr>
            <w:tcW w:w="2154" w:type="dxa"/>
            <w:noWrap/>
            <w:vAlign w:val="center"/>
            <w:hideMark/>
          </w:tcPr>
          <w:p w14:paraId="2FE2AB99" w14:textId="77777777" w:rsidR="00074168" w:rsidRPr="00D22632" w:rsidRDefault="00074168" w:rsidP="00924837">
            <w:pPr>
              <w:rPr>
                <w:rFonts w:ascii="Times New Roman" w:eastAsia="Times New Roman" w:hAnsi="Times New Roman" w:cs="Times New Roman"/>
                <w:sz w:val="24"/>
                <w:szCs w:val="24"/>
              </w:rPr>
            </w:pPr>
          </w:p>
        </w:tc>
        <w:tc>
          <w:tcPr>
            <w:tcW w:w="1351" w:type="dxa"/>
            <w:noWrap/>
            <w:vAlign w:val="center"/>
            <w:hideMark/>
          </w:tcPr>
          <w:p w14:paraId="25DDE47A" w14:textId="0833E82D" w:rsidR="00074168" w:rsidRPr="00D22632" w:rsidRDefault="00074168" w:rsidP="009252C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sidR="0093232A">
              <w:rPr>
                <w:rFonts w:ascii="Times New Roman" w:eastAsia="Times New Roman" w:hAnsi="Times New Roman" w:cs="Times New Roman"/>
                <w:sz w:val="24"/>
                <w:szCs w:val="24"/>
              </w:rPr>
              <w:t xml:space="preserve"> coefficient</w:t>
            </w:r>
          </w:p>
        </w:tc>
        <w:tc>
          <w:tcPr>
            <w:tcW w:w="1170" w:type="dxa"/>
            <w:noWrap/>
            <w:vAlign w:val="center"/>
            <w:hideMark/>
          </w:tcPr>
          <w:p w14:paraId="4C92D245" w14:textId="07F119AD" w:rsidR="00074168" w:rsidRPr="00D22632"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center"/>
            <w:hideMark/>
          </w:tcPr>
          <w:p w14:paraId="37997284"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center"/>
            <w:hideMark/>
          </w:tcPr>
          <w:p w14:paraId="14CAF671"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Pr(&gt;|t|)</w:t>
            </w:r>
          </w:p>
        </w:tc>
        <w:tc>
          <w:tcPr>
            <w:tcW w:w="1170" w:type="dxa"/>
            <w:vAlign w:val="center"/>
          </w:tcPr>
          <w:p w14:paraId="62B3E000" w14:textId="14296808" w:rsidR="00074168" w:rsidRPr="00C24773"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center"/>
          </w:tcPr>
          <w:p w14:paraId="3905CBD8" w14:textId="76A33104" w:rsidR="00074168" w:rsidRPr="00C24773" w:rsidRDefault="00074168" w:rsidP="00924837">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6D51E8" w:rsidRPr="00D22632" w14:paraId="6BD51AC1" w14:textId="2E69FAC2" w:rsidTr="00486C3E">
        <w:trPr>
          <w:trHeight w:val="233"/>
        </w:trPr>
        <w:tc>
          <w:tcPr>
            <w:tcW w:w="2154" w:type="dxa"/>
            <w:noWrap/>
            <w:vAlign w:val="center"/>
            <w:hideMark/>
          </w:tcPr>
          <w:p w14:paraId="1006CB6D" w14:textId="4676BFA9" w:rsidR="006D51E8" w:rsidRPr="00D22632" w:rsidRDefault="006D51E8" w:rsidP="006D51E8">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6FB6C4C6" w14:textId="07CA460E"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0.66</w:t>
            </w:r>
          </w:p>
        </w:tc>
        <w:tc>
          <w:tcPr>
            <w:tcW w:w="1170" w:type="dxa"/>
            <w:noWrap/>
            <w:vAlign w:val="bottom"/>
            <w:hideMark/>
          </w:tcPr>
          <w:p w14:paraId="51A7D844" w14:textId="5A8776F2"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0.081</w:t>
            </w:r>
          </w:p>
        </w:tc>
        <w:tc>
          <w:tcPr>
            <w:tcW w:w="990" w:type="dxa"/>
            <w:noWrap/>
            <w:vAlign w:val="bottom"/>
            <w:hideMark/>
          </w:tcPr>
          <w:p w14:paraId="2F2077C1" w14:textId="566579BD"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8.15</w:t>
            </w:r>
          </w:p>
        </w:tc>
        <w:tc>
          <w:tcPr>
            <w:tcW w:w="1170" w:type="dxa"/>
            <w:noWrap/>
            <w:vAlign w:val="bottom"/>
            <w:hideMark/>
          </w:tcPr>
          <w:p w14:paraId="0B9EF2CB" w14:textId="61C43E02" w:rsidR="006D51E8" w:rsidRPr="00D22632" w:rsidRDefault="006D51E8" w:rsidP="006D51E8">
            <w:pPr>
              <w:rPr>
                <w:rFonts w:ascii="Times New Roman" w:eastAsia="Times New Roman" w:hAnsi="Times New Roman" w:cs="Times New Roman"/>
                <w:sz w:val="24"/>
                <w:szCs w:val="24"/>
              </w:rPr>
            </w:pPr>
            <w:r w:rsidRPr="006D51E8">
              <w:rPr>
                <w:rFonts w:ascii="Times New Roman" w:eastAsia="Times New Roman" w:hAnsi="Times New Roman" w:cs="Times New Roman"/>
                <w:sz w:val="24"/>
                <w:szCs w:val="24"/>
              </w:rPr>
              <w:t>6.82E-13</w:t>
            </w:r>
          </w:p>
        </w:tc>
        <w:tc>
          <w:tcPr>
            <w:tcW w:w="1170" w:type="dxa"/>
            <w:vAlign w:val="center"/>
          </w:tcPr>
          <w:p w14:paraId="47AAC519" w14:textId="532B3C53" w:rsidR="006D51E8" w:rsidRPr="00C24773" w:rsidRDefault="006D51E8" w:rsidP="006D51E8">
            <w:pPr>
              <w:rPr>
                <w:rFonts w:ascii="Times New Roman" w:eastAsia="Times New Roman" w:hAnsi="Times New Roman" w:cs="Times New Roman"/>
                <w:sz w:val="24"/>
                <w:szCs w:val="24"/>
              </w:rPr>
            </w:pPr>
          </w:p>
        </w:tc>
        <w:tc>
          <w:tcPr>
            <w:tcW w:w="1345" w:type="dxa"/>
            <w:vAlign w:val="center"/>
          </w:tcPr>
          <w:p w14:paraId="32C59D6C" w14:textId="77777777" w:rsidR="006D51E8" w:rsidRPr="00C24773" w:rsidRDefault="006D51E8" w:rsidP="006D51E8">
            <w:pPr>
              <w:rPr>
                <w:rFonts w:ascii="Times New Roman" w:eastAsia="Times New Roman" w:hAnsi="Times New Roman" w:cs="Times New Roman"/>
                <w:sz w:val="24"/>
                <w:szCs w:val="24"/>
              </w:rPr>
            </w:pPr>
          </w:p>
        </w:tc>
      </w:tr>
      <w:tr w:rsidR="006D51E8" w:rsidRPr="00D22632" w14:paraId="02B3E2F6" w14:textId="623513DF" w:rsidTr="00486C3E">
        <w:trPr>
          <w:trHeight w:val="233"/>
        </w:trPr>
        <w:tc>
          <w:tcPr>
            <w:tcW w:w="2154" w:type="dxa"/>
            <w:noWrap/>
            <w:vAlign w:val="center"/>
            <w:hideMark/>
          </w:tcPr>
          <w:p w14:paraId="6970431D" w14:textId="50C0EF6D" w:rsidR="006D51E8" w:rsidRPr="00D22632" w:rsidRDefault="006D51E8"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12CBAA0C" w14:textId="51D9BF40"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0.59</w:t>
            </w:r>
          </w:p>
        </w:tc>
        <w:tc>
          <w:tcPr>
            <w:tcW w:w="1170" w:type="dxa"/>
            <w:noWrap/>
            <w:vAlign w:val="bottom"/>
            <w:hideMark/>
          </w:tcPr>
          <w:p w14:paraId="2A47412A" w14:textId="343A9445"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0.12</w:t>
            </w:r>
          </w:p>
        </w:tc>
        <w:tc>
          <w:tcPr>
            <w:tcW w:w="990" w:type="dxa"/>
            <w:noWrap/>
            <w:vAlign w:val="bottom"/>
            <w:hideMark/>
          </w:tcPr>
          <w:p w14:paraId="0A9BA195" w14:textId="19039963"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4.93</w:t>
            </w:r>
          </w:p>
        </w:tc>
        <w:tc>
          <w:tcPr>
            <w:tcW w:w="1170" w:type="dxa"/>
            <w:noWrap/>
            <w:vAlign w:val="bottom"/>
            <w:hideMark/>
          </w:tcPr>
          <w:p w14:paraId="0F9282E2" w14:textId="003C822B" w:rsidR="006D51E8" w:rsidRPr="00D22632" w:rsidRDefault="006D51E8" w:rsidP="006D51E8">
            <w:pPr>
              <w:rPr>
                <w:rFonts w:ascii="Times New Roman" w:eastAsia="Times New Roman" w:hAnsi="Times New Roman" w:cs="Times New Roman"/>
                <w:sz w:val="24"/>
                <w:szCs w:val="24"/>
              </w:rPr>
            </w:pPr>
            <w:r w:rsidRPr="006D51E8">
              <w:rPr>
                <w:rFonts w:ascii="Times New Roman" w:eastAsia="Times New Roman" w:hAnsi="Times New Roman" w:cs="Times New Roman"/>
                <w:sz w:val="24"/>
                <w:szCs w:val="24"/>
              </w:rPr>
              <w:t>2.99E-06</w:t>
            </w:r>
          </w:p>
        </w:tc>
        <w:tc>
          <w:tcPr>
            <w:tcW w:w="1170" w:type="dxa"/>
            <w:vAlign w:val="center"/>
          </w:tcPr>
          <w:p w14:paraId="3AC00F3C" w14:textId="044A8688" w:rsidR="006D51E8" w:rsidRPr="00C24773" w:rsidRDefault="00024670"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1.02</w:t>
            </w:r>
          </w:p>
        </w:tc>
        <w:tc>
          <w:tcPr>
            <w:tcW w:w="1345" w:type="dxa"/>
            <w:vAlign w:val="center"/>
          </w:tcPr>
          <w:p w14:paraId="29483179" w14:textId="523C2542" w:rsidR="006D51E8" w:rsidRPr="00C24773" w:rsidRDefault="00024670"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0.14</w:t>
            </w:r>
          </w:p>
        </w:tc>
      </w:tr>
      <w:tr w:rsidR="006D51E8" w:rsidRPr="00D22632" w14:paraId="2E7C8824" w14:textId="519EB22B" w:rsidTr="00486C3E">
        <w:trPr>
          <w:trHeight w:val="233"/>
        </w:trPr>
        <w:tc>
          <w:tcPr>
            <w:tcW w:w="2154" w:type="dxa"/>
            <w:noWrap/>
            <w:vAlign w:val="center"/>
            <w:hideMark/>
          </w:tcPr>
          <w:p w14:paraId="4A169616" w14:textId="26263C15" w:rsidR="006D51E8" w:rsidRPr="00D22632" w:rsidRDefault="006D51E8"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F88B5F7" w14:textId="63FC9DC3"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0.44</w:t>
            </w:r>
          </w:p>
        </w:tc>
        <w:tc>
          <w:tcPr>
            <w:tcW w:w="1170" w:type="dxa"/>
            <w:noWrap/>
            <w:vAlign w:val="bottom"/>
            <w:hideMark/>
          </w:tcPr>
          <w:p w14:paraId="1AB9ABC2" w14:textId="11CA50C6"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0.074</w:t>
            </w:r>
          </w:p>
        </w:tc>
        <w:tc>
          <w:tcPr>
            <w:tcW w:w="990" w:type="dxa"/>
            <w:noWrap/>
            <w:vAlign w:val="bottom"/>
            <w:hideMark/>
          </w:tcPr>
          <w:p w14:paraId="5FFF01F3" w14:textId="24DB5D87"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5.96</w:t>
            </w:r>
          </w:p>
        </w:tc>
        <w:tc>
          <w:tcPr>
            <w:tcW w:w="1170" w:type="dxa"/>
            <w:noWrap/>
            <w:vAlign w:val="bottom"/>
            <w:hideMark/>
          </w:tcPr>
          <w:p w14:paraId="54FAA443" w14:textId="330E6956" w:rsidR="006D51E8" w:rsidRPr="00D22632" w:rsidRDefault="006D51E8" w:rsidP="006D51E8">
            <w:pPr>
              <w:rPr>
                <w:rFonts w:ascii="Times New Roman" w:eastAsia="Times New Roman" w:hAnsi="Times New Roman" w:cs="Times New Roman"/>
                <w:sz w:val="24"/>
                <w:szCs w:val="24"/>
              </w:rPr>
            </w:pPr>
            <w:r w:rsidRPr="006D51E8">
              <w:rPr>
                <w:rFonts w:ascii="Times New Roman" w:eastAsia="Times New Roman" w:hAnsi="Times New Roman" w:cs="Times New Roman"/>
                <w:sz w:val="24"/>
                <w:szCs w:val="24"/>
              </w:rPr>
              <w:t>3.22E-08</w:t>
            </w:r>
          </w:p>
        </w:tc>
        <w:tc>
          <w:tcPr>
            <w:tcW w:w="1170" w:type="dxa"/>
            <w:vAlign w:val="center"/>
          </w:tcPr>
          <w:p w14:paraId="4B1CB510" w14:textId="2E3DEE97" w:rsidR="006D51E8" w:rsidRPr="00C24773" w:rsidRDefault="00024670" w:rsidP="00024670">
            <w:pPr>
              <w:rPr>
                <w:rFonts w:ascii="Times New Roman" w:eastAsia="Times New Roman" w:hAnsi="Times New Roman" w:cs="Times New Roman"/>
                <w:sz w:val="24"/>
                <w:szCs w:val="24"/>
              </w:rPr>
            </w:pPr>
            <w:r>
              <w:rPr>
                <w:rFonts w:ascii="Times New Roman" w:eastAsia="Times New Roman" w:hAnsi="Times New Roman" w:cs="Times New Roman"/>
                <w:sz w:val="24"/>
                <w:szCs w:val="24"/>
              </w:rPr>
              <w:t>1.02</w:t>
            </w:r>
          </w:p>
        </w:tc>
        <w:tc>
          <w:tcPr>
            <w:tcW w:w="1345" w:type="dxa"/>
            <w:vAlign w:val="center"/>
          </w:tcPr>
          <w:p w14:paraId="5025F2D6" w14:textId="74DE667A" w:rsidR="006D51E8" w:rsidRDefault="00024670"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0.21</w:t>
            </w:r>
          </w:p>
        </w:tc>
      </w:tr>
      <w:tr w:rsidR="006D51E8" w:rsidRPr="00D22632" w14:paraId="5E6865C8" w14:textId="5AE1E610" w:rsidTr="00486C3E">
        <w:trPr>
          <w:trHeight w:val="233"/>
        </w:trPr>
        <w:tc>
          <w:tcPr>
            <w:tcW w:w="2154" w:type="dxa"/>
            <w:noWrap/>
            <w:vAlign w:val="center"/>
            <w:hideMark/>
          </w:tcPr>
          <w:p w14:paraId="7A7F92D5" w14:textId="3CF70469" w:rsidR="006D51E8" w:rsidRPr="00D22632" w:rsidRDefault="006D51E8"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0B30F9B5" w14:textId="0381DD9C"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3.03</w:t>
            </w:r>
          </w:p>
        </w:tc>
        <w:tc>
          <w:tcPr>
            <w:tcW w:w="1170" w:type="dxa"/>
            <w:noWrap/>
            <w:vAlign w:val="bottom"/>
            <w:hideMark/>
          </w:tcPr>
          <w:p w14:paraId="70E83FD6" w14:textId="3177534E"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0.87</w:t>
            </w:r>
          </w:p>
        </w:tc>
        <w:tc>
          <w:tcPr>
            <w:tcW w:w="990" w:type="dxa"/>
            <w:noWrap/>
            <w:vAlign w:val="bottom"/>
            <w:hideMark/>
          </w:tcPr>
          <w:p w14:paraId="18E5DF98" w14:textId="77A8F1EF" w:rsidR="006D51E8" w:rsidRPr="00D22632" w:rsidRDefault="00052EDB"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3.47</w:t>
            </w:r>
          </w:p>
        </w:tc>
        <w:tc>
          <w:tcPr>
            <w:tcW w:w="1170" w:type="dxa"/>
            <w:noWrap/>
            <w:vAlign w:val="bottom"/>
            <w:hideMark/>
          </w:tcPr>
          <w:p w14:paraId="45BF7E98" w14:textId="0D7E13D0" w:rsidR="006D51E8" w:rsidRPr="00D22632" w:rsidRDefault="006D51E8" w:rsidP="006D51E8">
            <w:pPr>
              <w:rPr>
                <w:rFonts w:ascii="Times New Roman" w:eastAsia="Times New Roman" w:hAnsi="Times New Roman" w:cs="Times New Roman"/>
                <w:sz w:val="24"/>
                <w:szCs w:val="24"/>
              </w:rPr>
            </w:pPr>
            <w:r w:rsidRPr="006D51E8">
              <w:rPr>
                <w:rFonts w:ascii="Times New Roman" w:eastAsia="Times New Roman" w:hAnsi="Times New Roman" w:cs="Times New Roman"/>
                <w:sz w:val="24"/>
                <w:szCs w:val="24"/>
              </w:rPr>
              <w:t>0.000757</w:t>
            </w:r>
          </w:p>
        </w:tc>
        <w:tc>
          <w:tcPr>
            <w:tcW w:w="1170" w:type="dxa"/>
            <w:vAlign w:val="center"/>
          </w:tcPr>
          <w:p w14:paraId="67C4E8E4" w14:textId="6823E7E9" w:rsidR="006D51E8" w:rsidRPr="00C24773" w:rsidRDefault="00024670"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345" w:type="dxa"/>
            <w:vAlign w:val="center"/>
          </w:tcPr>
          <w:p w14:paraId="2743EA5A" w14:textId="36B75D32" w:rsidR="006D51E8" w:rsidRDefault="00024670" w:rsidP="006D51E8">
            <w:pPr>
              <w:rPr>
                <w:rFonts w:ascii="Times New Roman" w:eastAsia="Times New Roman" w:hAnsi="Times New Roman" w:cs="Times New Roman"/>
                <w:sz w:val="24"/>
                <w:szCs w:val="24"/>
              </w:rPr>
            </w:pPr>
            <w:r>
              <w:rPr>
                <w:rFonts w:ascii="Times New Roman" w:eastAsia="Times New Roman" w:hAnsi="Times New Roman" w:cs="Times New Roman"/>
                <w:sz w:val="24"/>
                <w:szCs w:val="24"/>
              </w:rPr>
              <w:t>0.076</w:t>
            </w:r>
          </w:p>
        </w:tc>
      </w:tr>
    </w:tbl>
    <w:p w14:paraId="7B8E882D" w14:textId="4BFA1C4A" w:rsidR="00D22632" w:rsidRDefault="000147A9" w:rsidP="000147A9">
      <w:pPr>
        <w:jc w:val="center"/>
        <w:rPr>
          <w:rFonts w:ascii="Times New Roman" w:hAnsi="Times New Roman" w:cs="Times New Roman"/>
          <w:sz w:val="24"/>
        </w:rPr>
      </w:pPr>
      <w:bookmarkStart w:id="4"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sidR="006B2D59">
        <w:rPr>
          <w:rFonts w:ascii="Times New Roman" w:hAnsi="Times New Roman" w:cs="Times New Roman"/>
          <w:noProof/>
          <w:sz w:val="24"/>
        </w:rPr>
        <w:t>1</w:t>
      </w:r>
      <w:r w:rsidRPr="00924837">
        <w:rPr>
          <w:rFonts w:ascii="Times New Roman" w:hAnsi="Times New Roman" w:cs="Times New Roman"/>
          <w:sz w:val="24"/>
        </w:rPr>
        <w:fldChar w:fldCharType="end"/>
      </w:r>
      <w:bookmarkEnd w:id="4"/>
      <w:r w:rsidRPr="00924837">
        <w:rPr>
          <w:rFonts w:ascii="Times New Roman" w:hAnsi="Times New Roman" w:cs="Times New Roman"/>
          <w:sz w:val="24"/>
        </w:rPr>
        <w:t>: regression results</w:t>
      </w:r>
    </w:p>
    <w:p w14:paraId="44BB8125" w14:textId="38626AF0" w:rsidR="008A09BE" w:rsidRDefault="008A09BE" w:rsidP="002E5D0A">
      <w:pPr>
        <w:rPr>
          <w:rFonts w:ascii="Times New Roman" w:hAnsi="Times New Roman" w:cs="Times New Roman"/>
          <w:sz w:val="24"/>
        </w:rPr>
      </w:pPr>
    </w:p>
    <w:p w14:paraId="4EA44810" w14:textId="707EF6CA" w:rsidR="008A09BE" w:rsidRDefault="008A09BE" w:rsidP="002E5D0A">
      <w:pPr>
        <w:rPr>
          <w:rFonts w:ascii="Times New Roman" w:hAnsi="Times New Roman" w:cs="Times New Roman"/>
          <w:sz w:val="24"/>
        </w:rPr>
      </w:pPr>
      <w:r w:rsidRPr="00E63A2E">
        <w:rPr>
          <w:rFonts w:ascii="Times New Roman" w:hAnsi="Times New Roman" w:cs="Times New Roman"/>
          <w:b/>
          <w:sz w:val="24"/>
        </w:rPr>
        <w:t>Awareness.</w:t>
      </w:r>
      <w:r>
        <w:rPr>
          <w:rFonts w:ascii="Times New Roman" w:hAnsi="Times New Roman" w:cs="Times New Roman"/>
          <w:sz w:val="24"/>
        </w:rPr>
        <w:t xml:space="preserve">  The Google search trend, the geotagged COVID-related Twitter count per capita, and the active Twitter accounts per capita are </w:t>
      </w:r>
      <w:commentRangeStart w:id="5"/>
      <w:r w:rsidRPr="00F511E9">
        <w:rPr>
          <w:rFonts w:ascii="Times New Roman" w:hAnsi="Times New Roman" w:cs="Times New Roman"/>
          <w:i/>
          <w:sz w:val="24"/>
        </w:rPr>
        <w:t>not</w:t>
      </w:r>
      <w:r>
        <w:rPr>
          <w:rFonts w:ascii="Times New Roman" w:hAnsi="Times New Roman" w:cs="Times New Roman"/>
          <w:sz w:val="24"/>
        </w:rPr>
        <w:t xml:space="preserve"> correlated with the floor value. </w:t>
      </w:r>
      <w:r w:rsidR="00E63A2E">
        <w:rPr>
          <w:rFonts w:ascii="Times New Roman" w:hAnsi="Times New Roman" w:cs="Times New Roman"/>
          <w:sz w:val="24"/>
        </w:rPr>
        <w:t>Combined with the mentioned significant factors above, t</w:t>
      </w:r>
      <w:r w:rsidR="00F511E9">
        <w:rPr>
          <w:rFonts w:ascii="Times New Roman" w:hAnsi="Times New Roman" w:cs="Times New Roman"/>
          <w:sz w:val="24"/>
        </w:rPr>
        <w:t>he</w:t>
      </w:r>
      <w:r>
        <w:rPr>
          <w:rFonts w:ascii="Times New Roman" w:hAnsi="Times New Roman" w:cs="Times New Roman"/>
          <w:sz w:val="24"/>
        </w:rPr>
        <w:t>s</w:t>
      </w:r>
      <w:r w:rsidR="00F511E9">
        <w:rPr>
          <w:rFonts w:ascii="Times New Roman" w:hAnsi="Times New Roman" w:cs="Times New Roman"/>
          <w:sz w:val="24"/>
        </w:rPr>
        <w:t>e</w:t>
      </w:r>
      <w:r w:rsidR="00E63A2E">
        <w:rPr>
          <w:rFonts w:ascii="Times New Roman" w:hAnsi="Times New Roman" w:cs="Times New Roman"/>
          <w:sz w:val="24"/>
        </w:rPr>
        <w:t xml:space="preserve"> </w:t>
      </w:r>
      <w:r w:rsidR="00E63A2E">
        <w:rPr>
          <w:rFonts w:ascii="Times New Roman" w:hAnsi="Times New Roman" w:cs="Times New Roman" w:hint="eastAsia"/>
          <w:sz w:val="24"/>
        </w:rPr>
        <w:t>anti</w:t>
      </w:r>
      <w:r w:rsidR="00E63A2E">
        <w:rPr>
          <w:rFonts w:ascii="Times New Roman" w:hAnsi="Times New Roman" w:cs="Times New Roman"/>
          <w:sz w:val="24"/>
        </w:rPr>
        <w:t xml:space="preserve">-intuitive phenomenon indicates the disturbing and cruel reality of </w:t>
      </w:r>
      <w:r w:rsidR="00A92185">
        <w:rPr>
          <w:rFonts w:ascii="Times New Roman" w:hAnsi="Times New Roman" w:cs="Times New Roman"/>
          <w:sz w:val="24"/>
        </w:rPr>
        <w:t xml:space="preserve">“essential workers” during the COVID </w:t>
      </w:r>
      <w:r w:rsidR="0087570F">
        <w:rPr>
          <w:rFonts w:ascii="Times New Roman" w:hAnsi="Times New Roman" w:cs="Times New Roman" w:hint="eastAsia"/>
          <w:sz w:val="24"/>
        </w:rPr>
        <w:t>pandemic</w:t>
      </w:r>
      <w:r w:rsidR="00E63A2E">
        <w:rPr>
          <w:rFonts w:ascii="Times New Roman" w:hAnsi="Times New Roman" w:cs="Times New Roman"/>
          <w:sz w:val="24"/>
        </w:rPr>
        <w:t xml:space="preserve">: most factors that are correlated with the floor value are more about “can you stay in quarantine”, instead of “do you want to stay in quarantine”. </w:t>
      </w:r>
      <w:r w:rsidR="00A25DBA">
        <w:rPr>
          <w:rFonts w:ascii="Times New Roman" w:hAnsi="Times New Roman" w:cs="Times New Roman"/>
          <w:sz w:val="24"/>
        </w:rPr>
        <w:t>Instead, people’s o</w:t>
      </w:r>
      <w:commentRangeEnd w:id="5"/>
      <w:r w:rsidR="00A25DBA">
        <w:rPr>
          <w:rStyle w:val="CommentReference"/>
        </w:rPr>
        <w:commentReference w:id="5"/>
      </w:r>
      <w:r w:rsidR="00A25DBA">
        <w:rPr>
          <w:rFonts w:ascii="Times New Roman" w:hAnsi="Times New Roman" w:cs="Times New Roman"/>
          <w:sz w:val="24"/>
        </w:rPr>
        <w:t xml:space="preserve">ccupation is the most significant factors from the R-squared increments in </w:t>
      </w:r>
      <w:r w:rsidR="00A25DBA">
        <w:rPr>
          <w:rFonts w:ascii="Times New Roman" w:hAnsi="Times New Roman" w:cs="Times New Roman"/>
          <w:sz w:val="24"/>
        </w:rPr>
        <w:fldChar w:fldCharType="begin"/>
      </w:r>
      <w:r w:rsidR="00A25DBA">
        <w:rPr>
          <w:rFonts w:ascii="Times New Roman" w:hAnsi="Times New Roman" w:cs="Times New Roman"/>
          <w:sz w:val="24"/>
        </w:rPr>
        <w:instrText xml:space="preserve"> REF _Ref38480053 \h </w:instrText>
      </w:r>
      <w:r w:rsidR="00A25DBA">
        <w:rPr>
          <w:rFonts w:ascii="Times New Roman" w:hAnsi="Times New Roman" w:cs="Times New Roman"/>
          <w:sz w:val="24"/>
        </w:rPr>
      </w:r>
      <w:r w:rsidR="00A25DBA">
        <w:rPr>
          <w:rFonts w:ascii="Times New Roman" w:hAnsi="Times New Roman" w:cs="Times New Roman"/>
          <w:sz w:val="24"/>
        </w:rPr>
        <w:fldChar w:fldCharType="separate"/>
      </w:r>
      <w:r w:rsidR="00A25DBA" w:rsidRPr="00924837">
        <w:rPr>
          <w:rFonts w:ascii="Times New Roman" w:hAnsi="Times New Roman" w:cs="Times New Roman"/>
          <w:sz w:val="24"/>
        </w:rPr>
        <w:t xml:space="preserve">Table </w:t>
      </w:r>
      <w:r w:rsidR="00A25DBA">
        <w:rPr>
          <w:rFonts w:ascii="Times New Roman" w:hAnsi="Times New Roman" w:cs="Times New Roman"/>
          <w:noProof/>
          <w:sz w:val="24"/>
        </w:rPr>
        <w:t>1</w:t>
      </w:r>
      <w:r w:rsidR="00A25DBA">
        <w:rPr>
          <w:rFonts w:ascii="Times New Roman" w:hAnsi="Times New Roman" w:cs="Times New Roman"/>
          <w:sz w:val="24"/>
        </w:rPr>
        <w:fldChar w:fldCharType="end"/>
      </w:r>
      <w:r w:rsidR="00A25DBA">
        <w:rPr>
          <w:rFonts w:ascii="Times New Roman" w:hAnsi="Times New Roman" w:cs="Times New Roman"/>
          <w:sz w:val="24"/>
        </w:rPr>
        <w:t xml:space="preserve">. </w:t>
      </w:r>
      <w:r w:rsidR="00A92185">
        <w:rPr>
          <w:rFonts w:ascii="Times New Roman" w:hAnsi="Times New Roman" w:cs="Times New Roman"/>
          <w:sz w:val="24"/>
        </w:rPr>
        <w:t xml:space="preserve">The correlation results </w:t>
      </w:r>
      <w:r w:rsidR="0087570F">
        <w:rPr>
          <w:rFonts w:ascii="Times New Roman" w:hAnsi="Times New Roman" w:cs="Times New Roman"/>
          <w:sz w:val="24"/>
        </w:rPr>
        <w:t xml:space="preserve">suggest that no matter how aware </w:t>
      </w:r>
      <w:r w:rsidR="00A92185">
        <w:rPr>
          <w:rFonts w:ascii="Times New Roman" w:hAnsi="Times New Roman" w:cs="Times New Roman"/>
          <w:sz w:val="24"/>
        </w:rPr>
        <w:t xml:space="preserve">essential workers are </w:t>
      </w:r>
      <w:r w:rsidR="0087570F">
        <w:rPr>
          <w:rFonts w:ascii="Times New Roman" w:hAnsi="Times New Roman" w:cs="Times New Roman"/>
          <w:sz w:val="24"/>
        </w:rPr>
        <w:t xml:space="preserve">of </w:t>
      </w:r>
      <w:r w:rsidR="00A92185">
        <w:rPr>
          <w:rFonts w:ascii="Times New Roman" w:hAnsi="Times New Roman" w:cs="Times New Roman"/>
          <w:sz w:val="24"/>
        </w:rPr>
        <w:t>the risk of COVID-19, they have to stick to transit systems for essential works. I</w:t>
      </w:r>
      <w:r w:rsidR="00E63A2E">
        <w:rPr>
          <w:rFonts w:ascii="Times New Roman" w:hAnsi="Times New Roman" w:cs="Times New Roman"/>
          <w:sz w:val="24"/>
        </w:rPr>
        <w:t xml:space="preserve">n this sense, </w:t>
      </w:r>
      <w:r w:rsidR="00A92185">
        <w:rPr>
          <w:rFonts w:ascii="Times New Roman" w:hAnsi="Times New Roman" w:cs="Times New Roman"/>
          <w:sz w:val="24"/>
        </w:rPr>
        <w:t xml:space="preserve">people’s </w:t>
      </w:r>
      <w:r w:rsidR="00E63A2E">
        <w:rPr>
          <w:rFonts w:ascii="Times New Roman" w:hAnsi="Times New Roman" w:cs="Times New Roman"/>
          <w:sz w:val="24"/>
        </w:rPr>
        <w:t>preference does not matter</w:t>
      </w:r>
      <w:r w:rsidR="00920447">
        <w:rPr>
          <w:rFonts w:ascii="Times New Roman" w:hAnsi="Times New Roman" w:cs="Times New Roman"/>
          <w:sz w:val="24"/>
        </w:rPr>
        <w:t xml:space="preserve">. </w:t>
      </w:r>
    </w:p>
    <w:p w14:paraId="02C7CE59" w14:textId="77777777" w:rsidR="006E3020" w:rsidRDefault="006E3020" w:rsidP="006E3020">
      <w:pPr>
        <w:rPr>
          <w:rFonts w:ascii="Times New Roman" w:hAnsi="Times New Roman" w:cs="Times New Roman"/>
          <w:sz w:val="24"/>
        </w:rPr>
      </w:pPr>
    </w:p>
    <w:p w14:paraId="72DCC9F2" w14:textId="73EA68EA" w:rsidR="006E3020" w:rsidRDefault="006E3020" w:rsidP="006E3020">
      <w:pPr>
        <w:rPr>
          <w:rFonts w:ascii="Times New Roman" w:hAnsi="Times New Roman" w:cs="Times New Roman"/>
          <w:sz w:val="24"/>
        </w:rPr>
      </w:pPr>
      <w:r>
        <w:rPr>
          <w:rFonts w:ascii="Times New Roman" w:hAnsi="Times New Roman" w:cs="Times New Roman"/>
          <w:sz w:val="24"/>
        </w:rPr>
        <w:t>Floor value is a good measure to demonstrate the potential of transit demand and who the “essential workers” are. The regression analysis shows its inherent linkages with different aspects of the social-economic factors. The correlation results and the user surveys also illustrate the dark and cruel insights: the usage of transit during the pandemic is highly correlated with minority and vulnerable populations who have less medical resources to resist the pandemic and this usage is not correlated with people’s awareness.</w:t>
      </w:r>
    </w:p>
    <w:p w14:paraId="1B3C5089" w14:textId="77777777" w:rsidR="006E3020" w:rsidRDefault="006E3020" w:rsidP="006E3020">
      <w:pPr>
        <w:ind w:firstLine="720"/>
        <w:rPr>
          <w:rFonts w:ascii="Times New Roman" w:hAnsi="Times New Roman" w:cs="Times New Roman"/>
          <w:sz w:val="24"/>
        </w:rPr>
      </w:pPr>
      <w:r>
        <w:rPr>
          <w:rFonts w:ascii="Times New Roman" w:hAnsi="Times New Roman" w:cs="Times New Roman"/>
          <w:sz w:val="24"/>
        </w:rPr>
        <w:t>The distribution of floor value can be a good reference for the transit system re-design, funding distribution, and city planning during and after the COVID-19 pandemic. For example, decision-makers can use floor value to measure the degree of ridership recession to assign the relief funding for different public transit systems. For future transit design, COVID-19 provides a bitter but good opportunity to measure the resilience</w:t>
      </w:r>
      <w:r w:rsidRPr="005E5178">
        <w:rPr>
          <w:rFonts w:ascii="Times New Roman" w:hAnsi="Times New Roman" w:cs="Times New Roman"/>
          <w:sz w:val="24"/>
        </w:rPr>
        <w:t xml:space="preserve"> </w:t>
      </w:r>
      <w:r>
        <w:rPr>
          <w:rFonts w:ascii="Times New Roman" w:hAnsi="Times New Roman" w:cs="Times New Roman"/>
          <w:sz w:val="24"/>
        </w:rPr>
        <w:t xml:space="preserve">of the local transit system and dependency of the local community. </w:t>
      </w:r>
    </w:p>
    <w:p w14:paraId="19BCB494" w14:textId="654ED88B" w:rsidR="006918C2" w:rsidRDefault="006918C2" w:rsidP="002E5D0A">
      <w:pPr>
        <w:rPr>
          <w:rFonts w:ascii="Times New Roman" w:hAnsi="Times New Roman" w:cs="Times New Roman"/>
          <w:sz w:val="24"/>
        </w:rPr>
      </w:pPr>
    </w:p>
    <w:p w14:paraId="1CD64AFA" w14:textId="77777777" w:rsidR="00C00C85" w:rsidRDefault="00C00C85" w:rsidP="002E5D0A">
      <w:pPr>
        <w:rPr>
          <w:rFonts w:ascii="Times New Roman" w:hAnsi="Times New Roman" w:cs="Times New Roman"/>
          <w:sz w:val="24"/>
        </w:rPr>
      </w:pPr>
    </w:p>
    <w:p w14:paraId="30C374D2" w14:textId="6E695B61" w:rsidR="00DE1811" w:rsidRPr="00C00C85" w:rsidRDefault="00F511E9" w:rsidP="00AD01A2">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Response time </w:t>
      </w:r>
      <w:r w:rsidR="00C00C85">
        <w:rPr>
          <w:rFonts w:ascii="Times New Roman" w:hAnsi="Times New Roman" w:cs="Times New Roman"/>
          <w:b/>
          <w:sz w:val="24"/>
          <w:highlight w:val="yellow"/>
        </w:rPr>
        <w:t>–</w:t>
      </w:r>
      <w:r>
        <w:rPr>
          <w:rFonts w:ascii="Times New Roman" w:hAnsi="Times New Roman" w:cs="Times New Roman"/>
          <w:b/>
          <w:sz w:val="24"/>
          <w:highlight w:val="yellow"/>
        </w:rPr>
        <w:t xml:space="preserve"> </w:t>
      </w:r>
      <w:r w:rsidR="00C00C85">
        <w:rPr>
          <w:rFonts w:ascii="Times New Roman" w:hAnsi="Times New Roman" w:cs="Times New Roman" w:hint="eastAsia"/>
          <w:b/>
          <w:sz w:val="24"/>
          <w:highlight w:val="yellow"/>
        </w:rPr>
        <w:t xml:space="preserve">delay the </w:t>
      </w:r>
      <w:r w:rsidR="00C00C85">
        <w:rPr>
          <w:rFonts w:ascii="Times New Roman" w:hAnsi="Times New Roman" w:cs="Times New Roman"/>
          <w:b/>
          <w:sz w:val="24"/>
          <w:highlight w:val="yellow"/>
        </w:rPr>
        <w:t xml:space="preserve">inevitable </w:t>
      </w:r>
    </w:p>
    <w:p w14:paraId="5EF9981B" w14:textId="580320CB" w:rsidR="00411925" w:rsidRDefault="007B7D0E" w:rsidP="00AD01A2">
      <w:pPr>
        <w:rPr>
          <w:rFonts w:ascii="Times New Roman" w:hAnsi="Times New Roman" w:cs="Times New Roman"/>
          <w:sz w:val="24"/>
        </w:rPr>
      </w:pPr>
      <w:commentRangeStart w:id="6"/>
      <w:r w:rsidRPr="006918C2">
        <w:rPr>
          <w:rFonts w:ascii="Times New Roman" w:hAnsi="Times New Roman" w:cs="Times New Roman"/>
          <w:b/>
          <w:sz w:val="24"/>
          <w:highlight w:val="yellow"/>
        </w:rPr>
        <w:t>Diver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E24998">
        <w:rPr>
          <w:rFonts w:ascii="Times New Roman" w:hAnsi="Times New Roman" w:cs="Times New Roman"/>
          <w:b/>
          <w:sz w:val="24"/>
        </w:rPr>
        <w:t xml:space="preserve"> and </w:t>
      </w:r>
      <w:r w:rsidR="00E24998"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commentRangeEnd w:id="6"/>
      <w:r w:rsidR="00EB610F">
        <w:rPr>
          <w:rStyle w:val="CommentReference"/>
        </w:rPr>
        <w:commentReference w:id="6"/>
      </w:r>
      <w:r w:rsidR="00AD01A2" w:rsidRPr="004E1FFE">
        <w:rPr>
          <w:rFonts w:ascii="Times New Roman" w:hAnsi="Times New Roman" w:cs="Times New Roman"/>
          <w:b/>
          <w:sz w:val="24"/>
        </w:rPr>
        <w:t>.</w:t>
      </w:r>
      <w:r w:rsidR="00AD01A2">
        <w:rPr>
          <w:rFonts w:ascii="Times New Roman" w:hAnsi="Times New Roman" w:cs="Times New Roman"/>
          <w:sz w:val="24"/>
        </w:rPr>
        <w:t xml:space="preserve"> </w:t>
      </w:r>
      <w:r w:rsidR="00C00C85">
        <w:rPr>
          <w:rFonts w:ascii="Times New Roman" w:hAnsi="Times New Roman" w:cs="Times New Roman"/>
          <w:sz w:val="24"/>
        </w:rPr>
        <w:t xml:space="preserve">  </w:t>
      </w:r>
      <w:r w:rsidR="00120206">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w:t>
      </w:r>
      <w:r w:rsidR="0093232A">
        <w:rPr>
          <w:rFonts w:ascii="Times New Roman" w:hAnsi="Times New Roman" w:cs="Times New Roman"/>
          <w:sz w:val="24"/>
        </w:rPr>
        <w:t>ed</w:t>
      </w:r>
      <w:r w:rsidR="009A08EE">
        <w:rPr>
          <w:rFonts w:ascii="Times New Roman" w:hAnsi="Times New Roman" w:cs="Times New Roman"/>
          <w:sz w:val="24"/>
        </w:rPr>
        <w:t xml:space="preserve"> to decrease and finally finish</w:t>
      </w:r>
      <w:r w:rsidR="0093232A">
        <w:rPr>
          <w:rFonts w:ascii="Times New Roman" w:hAnsi="Times New Roman" w:cs="Times New Roman"/>
          <w:sz w:val="24"/>
        </w:rPr>
        <w:t>ed</w:t>
      </w:r>
      <w:r w:rsidR="009A08EE">
        <w:rPr>
          <w:rFonts w:ascii="Times New Roman" w:hAnsi="Times New Roman" w:cs="Times New Roman"/>
          <w:sz w:val="24"/>
        </w:rPr>
        <w:t xml:space="preserve">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581AC133"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7"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7"/>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3E7D1A73"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8"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8"/>
            <w:r w:rsidRPr="00E714F0">
              <w:rPr>
                <w:rFonts w:ascii="Times New Roman" w:eastAsia="Yu Mincho" w:hAnsi="Times New Roman" w:cs="Times New Roman"/>
                <w:sz w:val="24"/>
                <w:szCs w:val="24"/>
                <w:lang w:eastAsia="ja-JP"/>
              </w:rPr>
              <w:t>)</w:t>
            </w:r>
          </w:p>
        </w:tc>
      </w:tr>
    </w:tbl>
    <w:p w14:paraId="6AB3FF9A" w14:textId="6FE23814" w:rsidR="00B505D0" w:rsidRDefault="00110BD1" w:rsidP="00AD01A2">
      <w:pPr>
        <w:rPr>
          <w:rFonts w:ascii="Times New Roman" w:hAnsi="Times New Roman" w:cs="Times New Roman"/>
          <w:sz w:val="24"/>
        </w:rPr>
      </w:pPr>
      <w:r>
        <w:rPr>
          <w:rFonts w:ascii="Times New Roman" w:hAnsi="Times New Roman" w:cs="Times New Roman"/>
          <w:sz w:val="24"/>
        </w:rPr>
        <w:lastRenderedPageBreak/>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is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w:t>
      </w:r>
      <w:r w:rsidR="006918C2">
        <w:rPr>
          <w:rFonts w:ascii="Times New Roman" w:hAnsi="Times New Roman" w:cs="Times New Roman"/>
          <w:sz w:val="24"/>
        </w:rPr>
        <w:t>floor</w:t>
      </w:r>
      <w:r w:rsidR="005E3B67">
        <w:rPr>
          <w:rFonts w:ascii="Times New Roman" w:hAnsi="Times New Roman" w:cs="Times New Roman"/>
          <w:sz w:val="24"/>
        </w:rPr>
        <w:t xml:space="preserve"> value</w:t>
      </w:r>
      <w:r w:rsidR="00A72646">
        <w:rPr>
          <w:rFonts w:ascii="Times New Roman" w:hAnsi="Times New Roman" w:cs="Times New Roman"/>
          <w:sz w:val="24"/>
        </w:rPr>
        <w:t>.</w:t>
      </w:r>
    </w:p>
    <w:p w14:paraId="0A0CD2E2" w14:textId="63A74335"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486C3E"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46AE7723"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28502012" w:rsidR="00AD01A2" w:rsidRDefault="00867DF8" w:rsidP="00AD01A2">
      <w:pPr>
        <w:rPr>
          <w:rFonts w:ascii="Times New Roman" w:hAnsi="Times New Roman" w:cs="Times New Roman"/>
          <w:sz w:val="24"/>
        </w:rPr>
      </w:pPr>
      <w:commentRangeStart w:id="9"/>
      <w:commentRangeStart w:id="10"/>
      <w:r w:rsidRPr="00964525">
        <w:rPr>
          <w:rFonts w:ascii="Times New Roman" w:hAnsi="Times New Roman" w:cs="Times New Roman"/>
          <w:b/>
          <w:sz w:val="24"/>
          <w:highlight w:val="yellow"/>
        </w:rPr>
        <w:t>Decay rate</w:t>
      </w:r>
      <w:commentRangeEnd w:id="9"/>
      <w:r w:rsidR="006E3FF2">
        <w:rPr>
          <w:rStyle w:val="CommentReference"/>
        </w:rPr>
        <w:commentReference w:id="9"/>
      </w:r>
      <w:commentRangeEnd w:id="10"/>
      <w:r w:rsidR="00B92C92">
        <w:rPr>
          <w:rStyle w:val="CommentReference"/>
        </w:rPr>
        <w:commentReference w:id="10"/>
      </w:r>
      <w:r w:rsidRPr="00867DF8">
        <w:rPr>
          <w:rFonts w:ascii="Times New Roman" w:hAnsi="Times New Roman" w:cs="Times New Roman"/>
          <w:b/>
          <w:sz w:val="24"/>
        </w:rPr>
        <w:t xml:space="preserv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w:t>
      </w:r>
      <w:r w:rsidR="006918C2">
        <w:rPr>
          <w:rFonts w:ascii="Times New Roman" w:hAnsi="Times New Roman" w:cs="Times New Roman"/>
          <w:sz w:val="24"/>
        </w:rPr>
        <w:t>floor</w:t>
      </w:r>
      <w:r>
        <w:rPr>
          <w:rFonts w:ascii="Times New Roman" w:hAnsi="Times New Roman" w:cs="Times New Roman"/>
          <w:sz w:val="24"/>
        </w:rPr>
        <w:t xml:space="preserve"> value. Therefore, we name it </w:t>
      </w:r>
      <w:r w:rsidRPr="006918C2">
        <w:rPr>
          <w:rFonts w:ascii="Times New Roman" w:hAnsi="Times New Roman" w:cs="Times New Roman"/>
          <w:i/>
          <w:sz w:val="24"/>
          <w:highlight w:val="yellow"/>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w:t>
      </w:r>
      <w:r w:rsidR="00AD01A2" w:rsidRPr="00AD01A2">
        <w:rPr>
          <w:rFonts w:ascii="Times New Roman" w:hAnsi="Times New Roman" w:cs="Times New Roman"/>
          <w:sz w:val="24"/>
        </w:rPr>
        <w:t xml:space="preserve"> </w:t>
      </w:r>
    </w:p>
    <w:p w14:paraId="52DEAEBE" w14:textId="1356F7DF"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duration of decay. Therefore, we introduce</w:t>
      </w:r>
      <w:r w:rsidR="00B92C92">
        <w:rPr>
          <w:rFonts w:ascii="Times New Roman" w:hAnsi="Times New Roman" w:cs="Times New Roman"/>
          <w:sz w:val="24"/>
        </w:rPr>
        <w:t xml:space="preserve"> </w:t>
      </w:r>
      <w:r w:rsidR="00BE5A5B">
        <w:rPr>
          <w:rFonts w:ascii="Times New Roman" w:hAnsi="Times New Roman" w:cs="Times New Roman"/>
          <w:sz w:val="24"/>
          <w:highlight w:val="yellow"/>
        </w:rPr>
        <w:t>decay</w:t>
      </w:r>
      <w:r w:rsidR="00B92C92" w:rsidRPr="00B92C92">
        <w:rPr>
          <w:rFonts w:ascii="Times New Roman" w:hAnsi="Times New Roman" w:cs="Times New Roman"/>
          <w:sz w:val="24"/>
          <w:highlight w:val="yellow"/>
        </w:rPr>
        <w:t xml:space="preserve"> duration</w:t>
      </w:r>
      <w:r w:rsidRPr="006E3FF2">
        <w:rPr>
          <w:rFonts w:ascii="Times New Roman" w:hAnsi="Times New Roman" w:cs="Times New Roman"/>
          <w:sz w:val="24"/>
          <w:highlight w:val="yellow"/>
        </w:rPr>
        <w:t>:</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3F3DAB4E"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81A720B"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4BED5420" w:rsidR="00AD01A2" w:rsidRDefault="002B6718" w:rsidP="00AD01A2">
      <w:pPr>
        <w:rPr>
          <w:rFonts w:ascii="Times New Roman" w:hAnsi="Times New Roman" w:cs="Times New Roman"/>
          <w:sz w:val="24"/>
        </w:rPr>
      </w:pPr>
      <w:r>
        <w:rPr>
          <w:rFonts w:ascii="Times New Roman" w:hAnsi="Times New Roman" w:cs="Times New Roman"/>
          <w:sz w:val="24"/>
        </w:rPr>
        <w:t>Decay duration</w:t>
      </w:r>
      <w:r w:rsidR="00B2177B">
        <w:rPr>
          <w:rFonts w:ascii="Times New Roman" w:hAnsi="Times New Roman" w:cs="Times New Roman"/>
          <w:sz w:val="24"/>
        </w:rPr>
        <w:t xml:space="preserve"> is only determined by the decay rate. </w:t>
      </w:r>
    </w:p>
    <w:p w14:paraId="6BE964A3" w14:textId="2E31394B" w:rsidR="00303927" w:rsidRDefault="00303927" w:rsidP="002E5D0A">
      <w:pPr>
        <w:rPr>
          <w:rFonts w:ascii="Times New Roman" w:hAnsi="Times New Roman" w:cs="Times New Roman"/>
          <w:sz w:val="24"/>
        </w:rPr>
      </w:pPr>
    </w:p>
    <w:p w14:paraId="3E63230D" w14:textId="50ADB6E3" w:rsidR="009F5DFE" w:rsidRDefault="00B92C92" w:rsidP="009F5DFE">
      <w:pPr>
        <w:keepNext/>
      </w:pPr>
      <w:r>
        <w:rPr>
          <w:noProof/>
        </w:rPr>
        <w:lastRenderedPageBreak/>
        <w:drawing>
          <wp:inline distT="0" distB="0" distL="0" distR="0" wp14:anchorId="334DF21D" wp14:editId="5ED04231">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69640"/>
                    </a:xfrm>
                    <a:prstGeom prst="rect">
                      <a:avLst/>
                    </a:prstGeom>
                  </pic:spPr>
                </pic:pic>
              </a:graphicData>
            </a:graphic>
          </wp:inline>
        </w:drawing>
      </w:r>
    </w:p>
    <w:p w14:paraId="3EC67D33" w14:textId="41F85B88"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4F030E">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xml:space="preserve">: the distribution of </w:t>
      </w:r>
      <w:r w:rsidR="00F518DE">
        <w:rPr>
          <w:rFonts w:ascii="Times New Roman" w:hAnsi="Times New Roman" w:cs="Times New Roman"/>
          <w:sz w:val="24"/>
        </w:rPr>
        <w:t>decay</w:t>
      </w:r>
      <w:r w:rsidR="00756E83">
        <w:rPr>
          <w:rFonts w:ascii="Times New Roman" w:hAnsi="Times New Roman" w:cs="Times New Roman"/>
          <w:sz w:val="24"/>
        </w:rPr>
        <w:t xml:space="preserve"> </w:t>
      </w:r>
      <w:r w:rsidR="006E4B6E">
        <w:rPr>
          <w:rFonts w:ascii="Times New Roman" w:hAnsi="Times New Roman" w:cs="Times New Roman"/>
          <w:sz w:val="24"/>
        </w:rPr>
        <w:t>duration</w:t>
      </w:r>
    </w:p>
    <w:p w14:paraId="2619B7D3" w14:textId="0A60910D" w:rsidR="00FB1C8F" w:rsidRDefault="00486C3E" w:rsidP="00FB1C8F">
      <w:pPr>
        <w:ind w:firstLine="720"/>
        <w:rPr>
          <w:rFonts w:ascii="Times New Roman" w:hAnsi="Times New Roman" w:cs="Times New Roman"/>
          <w:sz w:val="24"/>
        </w:rPr>
      </w:pPr>
      <w:r>
        <w:rPr>
          <w:rFonts w:ascii="Times New Roman" w:hAnsi="Times New Roman" w:cs="Times New Roman"/>
          <w:sz w:val="24"/>
        </w:rPr>
        <w:t>According to the correlation analysis, the decay rate and the divergent po</w:t>
      </w:r>
      <w:r w:rsidR="00FB1C8F">
        <w:rPr>
          <w:rFonts w:ascii="Times New Roman" w:hAnsi="Times New Roman" w:cs="Times New Roman"/>
          <w:sz w:val="24"/>
        </w:rPr>
        <w:t>int have a positive correlation as shown in</w:t>
      </w:r>
      <w:r w:rsidR="004F030E">
        <w:rPr>
          <w:rFonts w:ascii="Times New Roman" w:hAnsi="Times New Roman" w:cs="Times New Roman"/>
          <w:sz w:val="24"/>
        </w:rPr>
        <w:t xml:space="preserve"> </w:t>
      </w:r>
      <w:r w:rsidR="00FB1C8F">
        <w:rPr>
          <w:rFonts w:ascii="Times New Roman" w:hAnsi="Times New Roman" w:cs="Times New Roman"/>
          <w:sz w:val="24"/>
        </w:rPr>
        <w:fldChar w:fldCharType="begin"/>
      </w:r>
      <w:r w:rsidR="00FB1C8F">
        <w:rPr>
          <w:rFonts w:ascii="Times New Roman" w:hAnsi="Times New Roman" w:cs="Times New Roman"/>
          <w:sz w:val="24"/>
        </w:rPr>
        <w:instrText xml:space="preserve"> REF _Ref39335091 \h </w:instrText>
      </w:r>
      <w:r w:rsidR="00FB1C8F">
        <w:rPr>
          <w:rFonts w:ascii="Times New Roman" w:hAnsi="Times New Roman" w:cs="Times New Roman"/>
          <w:sz w:val="24"/>
        </w:rPr>
      </w:r>
      <w:r w:rsidR="00FB1C8F">
        <w:rPr>
          <w:rFonts w:ascii="Times New Roman" w:hAnsi="Times New Roman" w:cs="Times New Roman"/>
          <w:sz w:val="24"/>
        </w:rPr>
        <w:fldChar w:fldCharType="separate"/>
      </w:r>
      <w:r w:rsidR="00FB1C8F" w:rsidRPr="004F030E">
        <w:rPr>
          <w:rFonts w:ascii="Times New Roman" w:hAnsi="Times New Roman" w:cs="Times New Roman"/>
          <w:sz w:val="24"/>
        </w:rPr>
        <w:t>Figure 5</w:t>
      </w:r>
      <w:r w:rsidR="00FB1C8F">
        <w:rPr>
          <w:rFonts w:ascii="Times New Roman" w:hAnsi="Times New Roman" w:cs="Times New Roman"/>
          <w:sz w:val="24"/>
        </w:rPr>
        <w:fldChar w:fldCharType="end"/>
      </w:r>
      <w:r w:rsidR="00FB1C8F">
        <w:rPr>
          <w:rFonts w:ascii="Times New Roman" w:hAnsi="Times New Roman" w:cs="Times New Roman"/>
          <w:sz w:val="24"/>
        </w:rPr>
        <w:t xml:space="preserve">. This relationship indicates that the later when the demand decrease happened, the faster it is likely to be. </w:t>
      </w:r>
    </w:p>
    <w:p w14:paraId="58A5EBE5" w14:textId="0F39C9EB" w:rsidR="00FB1C8F" w:rsidRDefault="00FB1C8F" w:rsidP="00FB1C8F">
      <w:pPr>
        <w:ind w:firstLine="720"/>
        <w:rPr>
          <w:rFonts w:ascii="Times New Roman" w:hAnsi="Times New Roman" w:cs="Times New Roman" w:hint="eastAsia"/>
          <w:sz w:val="24"/>
        </w:rPr>
      </w:pPr>
      <w:r>
        <w:rPr>
          <w:rFonts w:ascii="Times New Roman" w:hAnsi="Times New Roman" w:cs="Times New Roman"/>
          <w:sz w:val="24"/>
        </w:rPr>
        <w:t xml:space="preserve">Meanwhile, the decay rate is positively correlated with the Google search trend index, which means people’s awareness and </w:t>
      </w:r>
      <w:r w:rsidR="00411E4D">
        <w:rPr>
          <w:rFonts w:ascii="Times New Roman" w:hAnsi="Times New Roman" w:cs="Times New Roman" w:hint="eastAsia"/>
          <w:sz w:val="24"/>
        </w:rPr>
        <w:t>online</w:t>
      </w:r>
      <w:r w:rsidR="00411E4D">
        <w:rPr>
          <w:rFonts w:ascii="Times New Roman" w:hAnsi="Times New Roman" w:cs="Times New Roman"/>
          <w:sz w:val="24"/>
        </w:rPr>
        <w:t xml:space="preserve"> </w:t>
      </w:r>
      <w:r>
        <w:rPr>
          <w:rFonts w:ascii="Times New Roman" w:hAnsi="Times New Roman" w:cs="Times New Roman"/>
          <w:sz w:val="24"/>
        </w:rPr>
        <w:t>attention did have correlation with the speed of people’s response</w:t>
      </w:r>
      <w:r w:rsidR="00411E4D">
        <w:rPr>
          <w:rFonts w:ascii="Times New Roman" w:hAnsi="Times New Roman" w:cs="Times New Roman"/>
          <w:sz w:val="24"/>
        </w:rPr>
        <w:t xml:space="preserve"> who can respond</w:t>
      </w:r>
      <w:r>
        <w:rPr>
          <w:rFonts w:ascii="Times New Roman" w:hAnsi="Times New Roman" w:cs="Times New Roman"/>
          <w:sz w:val="24"/>
        </w:rPr>
        <w:t xml:space="preserve">. </w:t>
      </w:r>
      <w:r w:rsidR="00411E4D">
        <w:rPr>
          <w:rFonts w:ascii="Times New Roman" w:hAnsi="Times New Roman" w:cs="Times New Roman"/>
          <w:sz w:val="24"/>
        </w:rPr>
        <w:t>Combined with the former conclusion, the results suggests that the people’s awareness is only relevant for people who is privileged enough to change their working routine, but not for the people who cannot.</w:t>
      </w:r>
    </w:p>
    <w:p w14:paraId="3BA4A96D" w14:textId="77777777" w:rsidR="004F030E" w:rsidRDefault="001617A3" w:rsidP="004F030E">
      <w:pPr>
        <w:keepNext/>
        <w:jc w:val="center"/>
      </w:pPr>
      <w:r>
        <w:rPr>
          <w:rFonts w:ascii="Times New Roman" w:hAnsi="Times New Roman" w:cs="Times New Roman"/>
          <w:sz w:val="24"/>
        </w:rPr>
        <w:lastRenderedPageBreak/>
        <w:pict w14:anchorId="019036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60.8pt;height:345.6pt">
            <v:imagedata r:id="rId12" o:title="k_and_divergent_scatter"/>
          </v:shape>
        </w:pict>
      </w:r>
    </w:p>
    <w:p w14:paraId="702F7D4E" w14:textId="74F6B7F4" w:rsidR="00525FEE" w:rsidRDefault="004F030E" w:rsidP="004F030E">
      <w:pPr>
        <w:jc w:val="center"/>
        <w:rPr>
          <w:rFonts w:ascii="Times New Roman" w:hAnsi="Times New Roman" w:cs="Times New Roman"/>
          <w:sz w:val="24"/>
        </w:rPr>
      </w:pPr>
      <w:bookmarkStart w:id="11"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sidRPr="004F030E">
        <w:rPr>
          <w:rFonts w:ascii="Times New Roman" w:hAnsi="Times New Roman" w:cs="Times New Roman"/>
          <w:sz w:val="24"/>
        </w:rPr>
        <w:t>5</w:t>
      </w:r>
      <w:r w:rsidRPr="004F030E">
        <w:rPr>
          <w:rFonts w:ascii="Times New Roman" w:hAnsi="Times New Roman" w:cs="Times New Roman"/>
          <w:sz w:val="24"/>
        </w:rPr>
        <w:fldChar w:fldCharType="end"/>
      </w:r>
      <w:bookmarkEnd w:id="11"/>
      <w:r w:rsidRPr="004F030E">
        <w:rPr>
          <w:rFonts w:ascii="Times New Roman" w:hAnsi="Times New Roman" w:cs="Times New Roman"/>
          <w:sz w:val="24"/>
        </w:rPr>
        <w:t>: the relationship</w:t>
      </w:r>
      <w:r w:rsidR="00B131B5">
        <w:rPr>
          <w:rFonts w:ascii="Times New Roman" w:hAnsi="Times New Roman" w:cs="Times New Roman"/>
          <w:sz w:val="24"/>
        </w:rPr>
        <w:t xml:space="preserve"> and </w:t>
      </w:r>
      <w:r w:rsidR="00DC1CBC">
        <w:rPr>
          <w:rFonts w:ascii="Times New Roman" w:hAnsi="Times New Roman" w:cs="Times New Roman"/>
          <w:sz w:val="24"/>
        </w:rPr>
        <w:t>a cubic</w:t>
      </w:r>
      <w:r w:rsidR="00D376F4">
        <w:rPr>
          <w:rFonts w:ascii="Times New Roman" w:hAnsi="Times New Roman" w:cs="Times New Roman"/>
          <w:sz w:val="24"/>
        </w:rPr>
        <w:t xml:space="preserve"> </w:t>
      </w:r>
      <w:r w:rsidR="00B131B5">
        <w:rPr>
          <w:rFonts w:ascii="Times New Roman" w:hAnsi="Times New Roman" w:cs="Times New Roman"/>
          <w:sz w:val="24"/>
        </w:rPr>
        <w:t>polynomial</w:t>
      </w:r>
      <w:r w:rsidR="00D376F4">
        <w:rPr>
          <w:rFonts w:ascii="Times New Roman" w:hAnsi="Times New Roman" w:cs="Times New Roman"/>
          <w:sz w:val="24"/>
        </w:rPr>
        <w:t xml:space="preserve"> </w:t>
      </w:r>
      <w:r w:rsidR="00B131B5">
        <w:rPr>
          <w:rFonts w:ascii="Times New Roman" w:hAnsi="Times New Roman" w:cs="Times New Roman"/>
          <w:sz w:val="24"/>
        </w:rPr>
        <w:t>fitting</w:t>
      </w:r>
      <w:r w:rsidRPr="004F030E">
        <w:rPr>
          <w:rFonts w:ascii="Times New Roman" w:hAnsi="Times New Roman" w:cs="Times New Roman"/>
          <w:sz w:val="24"/>
        </w:rPr>
        <w:t xml:space="preserve"> between decay rate and divergent point.</w:t>
      </w:r>
    </w:p>
    <w:p w14:paraId="07132C0A" w14:textId="058D1D48" w:rsidR="00FC5041" w:rsidRDefault="00FC5041" w:rsidP="002E5D0A">
      <w:pPr>
        <w:rPr>
          <w:rFonts w:ascii="Times New Roman" w:hAnsi="Times New Roman" w:cs="Times New Roman"/>
          <w:sz w:val="24"/>
        </w:rPr>
      </w:pPr>
    </w:p>
    <w:p w14:paraId="409CC16F" w14:textId="6C67E6D8" w:rsidR="0055440C" w:rsidRDefault="006F7F5E" w:rsidP="002E5D0A">
      <w:pPr>
        <w:rPr>
          <w:rFonts w:ascii="Times New Roman" w:hAnsi="Times New Roman" w:cs="Times New Roman"/>
          <w:sz w:val="24"/>
        </w:rPr>
      </w:pPr>
      <w:r w:rsidRPr="0040501E">
        <w:rPr>
          <w:rFonts w:ascii="Times New Roman" w:hAnsi="Times New Roman" w:cs="Times New Roman"/>
          <w:b/>
          <w:sz w:val="24"/>
        </w:rPr>
        <w:t>Desynchronization</w:t>
      </w:r>
      <w:r w:rsidR="00FC5041" w:rsidRPr="0040501E">
        <w:rPr>
          <w:rFonts w:ascii="Times New Roman" w:hAnsi="Times New Roman" w:cs="Times New Roman"/>
          <w:b/>
          <w:sz w:val="24"/>
        </w:rPr>
        <w:t xml:space="preserve"> between demand </w:t>
      </w:r>
      <w:r w:rsidR="00E70B7F" w:rsidRPr="0040501E">
        <w:rPr>
          <w:rFonts w:ascii="Times New Roman" w:hAnsi="Times New Roman" w:cs="Times New Roman"/>
          <w:b/>
          <w:sz w:val="24"/>
        </w:rPr>
        <w:t>decrease and epidemic</w:t>
      </w:r>
      <w:r w:rsidR="00FC5041" w:rsidRPr="0040501E">
        <w:rPr>
          <w:rFonts w:ascii="Times New Roman" w:hAnsi="Times New Roman" w:cs="Times New Roman"/>
          <w:b/>
          <w:sz w:val="24"/>
        </w:rPr>
        <w:t>.</w:t>
      </w:r>
      <w:r w:rsidR="0040501E">
        <w:rPr>
          <w:rFonts w:ascii="Times New Roman" w:hAnsi="Times New Roman" w:cs="Times New Roman"/>
          <w:b/>
          <w:sz w:val="24"/>
        </w:rPr>
        <w:t xml:space="preserve">  </w:t>
      </w:r>
      <w:r w:rsidR="00FC5041">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ity started to make a response, regardless of the speed (decay rate) and the extent (</w:t>
      </w:r>
      <w:r w:rsidR="006918C2">
        <w:rPr>
          <w:rFonts w:ascii="Times New Roman" w:hAnsi="Times New Roman" w:cs="Times New Roman"/>
          <w:sz w:val="24"/>
        </w:rPr>
        <w:t>floor</w:t>
      </w:r>
      <w:r w:rsidR="006E6781">
        <w:rPr>
          <w:rFonts w:ascii="Times New Roman" w:hAnsi="Times New Roman" w:cs="Times New Roman"/>
          <w:sz w:val="24"/>
        </w:rPr>
        <w:t xml:space="preserve">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w:t>
      </w:r>
      <w:r>
        <w:rPr>
          <w:rFonts w:ascii="Times New Roman" w:hAnsi="Times New Roman" w:cs="Times New Roman"/>
          <w:sz w:val="24"/>
        </w:rPr>
        <w:lastRenderedPageBreak/>
        <w:t xml:space="preserve">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commentRangeStart w:id="12"/>
      <w:r w:rsidR="00536C79" w:rsidRPr="00D51CD3">
        <w:rPr>
          <w:rFonts w:ascii="Times New Roman" w:hAnsi="Times New Roman" w:cs="Times New Roman"/>
          <w:i/>
          <w:sz w:val="24"/>
          <w:highlight w:val="yellow"/>
        </w:rPr>
        <w:t>response interval</w:t>
      </w:r>
      <w:r w:rsidR="00536C79">
        <w:rPr>
          <w:rFonts w:ascii="Times New Roman" w:hAnsi="Times New Roman" w:cs="Times New Roman"/>
          <w:sz w:val="24"/>
        </w:rPr>
        <w:t xml:space="preserve"> </w:t>
      </w:r>
      <w:r w:rsidR="00536C79" w:rsidRPr="00D51CD3">
        <w:rPr>
          <w:rFonts w:ascii="Times New Roman" w:hAnsi="Times New Roman" w:cs="Times New Roman"/>
          <w:sz w:val="24"/>
          <w:highlight w:val="yellow"/>
        </w:rPr>
        <w:t>from divergent point and convergent point</w:t>
      </w:r>
      <w:r>
        <w:rPr>
          <w:rFonts w:ascii="Times New Roman" w:hAnsi="Times New Roman" w:cs="Times New Roman"/>
          <w:sz w:val="24"/>
        </w:rPr>
        <w:t>:</w:t>
      </w:r>
      <w:commentRangeEnd w:id="12"/>
      <w:r w:rsidR="006E3FF2">
        <w:rPr>
          <w:rStyle w:val="CommentReference"/>
        </w:rPr>
        <w:commentReference w:id="12"/>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04A43E0F"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7D27FF8"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6B2D59" w:rsidRPr="008E11AA">
        <w:rPr>
          <w:rFonts w:ascii="Times New Roman" w:hAnsi="Times New Roman" w:cs="Times New Roman"/>
          <w:sz w:val="24"/>
        </w:rPr>
        <w:t xml:space="preserve">Figure </w:t>
      </w:r>
      <w:r w:rsidR="006B2D59">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6B2D59" w:rsidRPr="00122161">
        <w:rPr>
          <w:rFonts w:ascii="Times New Roman" w:hAnsi="Times New Roman" w:cs="Times New Roman"/>
          <w:sz w:val="24"/>
        </w:rPr>
        <w:t xml:space="preserve">Figure </w:t>
      </w:r>
      <w:r w:rsidR="006B2D59">
        <w:rPr>
          <w:rFonts w:ascii="Times New Roman" w:hAnsi="Times New Roman" w:cs="Times New Roman"/>
          <w:noProof/>
          <w:sz w:val="24"/>
        </w:rPr>
        <w:t>6</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p>
    <w:p w14:paraId="38EFE0F3" w14:textId="3A41E984" w:rsidR="00994D3F" w:rsidRDefault="0027209C" w:rsidP="00994D3F">
      <w:pPr>
        <w:keepNext/>
      </w:pPr>
      <w:r>
        <w:rPr>
          <w:noProof/>
        </w:rPr>
        <w:lastRenderedPageBreak/>
        <w:pict w14:anchorId="3EEB0F65">
          <v:shape id="_x0000_i1025" type="#_x0000_t75" style="width:467.05pt;height:406.35pt">
            <v:imagedata r:id="rId13" o:title="response_interval"/>
          </v:shape>
        </w:pict>
      </w:r>
    </w:p>
    <w:p w14:paraId="3D1D70DE" w14:textId="60A51B6A" w:rsidR="007644C8" w:rsidRDefault="00994D3F" w:rsidP="008E11AA">
      <w:pPr>
        <w:jc w:val="center"/>
        <w:rPr>
          <w:rFonts w:ascii="Times New Roman" w:hAnsi="Times New Roman" w:cs="Times New Roman"/>
          <w:sz w:val="24"/>
        </w:rPr>
      </w:pPr>
      <w:bookmarkStart w:id="13"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4F030E">
        <w:rPr>
          <w:rFonts w:ascii="Times New Roman" w:hAnsi="Times New Roman" w:cs="Times New Roman"/>
          <w:noProof/>
          <w:sz w:val="24"/>
        </w:rPr>
        <w:t>6</w:t>
      </w:r>
      <w:r w:rsidRPr="008E11AA">
        <w:rPr>
          <w:rFonts w:ascii="Times New Roman" w:hAnsi="Times New Roman" w:cs="Times New Roman"/>
          <w:sz w:val="24"/>
        </w:rPr>
        <w:fldChar w:fldCharType="end"/>
      </w:r>
      <w:bookmarkEnd w:id="13"/>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47EDCDAD"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For the scenario of lag = 14 days, which is a highly hy</w:t>
      </w:r>
      <w:r w:rsidR="00B0006E">
        <w:rPr>
          <w:rFonts w:ascii="Times New Roman" w:hAnsi="Times New Roman" w:cs="Times New Roman"/>
          <w:sz w:val="24"/>
        </w:rPr>
        <w:t>pothesized</w:t>
      </w:r>
      <w:r w:rsidR="00252CC5">
        <w:rPr>
          <w:rFonts w:ascii="Times New Roman" w:hAnsi="Times New Roman" w:cs="Times New Roman"/>
          <w:sz w:val="24"/>
        </w:rPr>
        <w:t xml:space="preserve">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lastRenderedPageBreak/>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DEECDB" w14:textId="2DD936C6" w:rsidR="003E78E9" w:rsidRDefault="00122161" w:rsidP="00122161">
      <w:pPr>
        <w:jc w:val="center"/>
        <w:rPr>
          <w:rFonts w:ascii="Times New Roman" w:hAnsi="Times New Roman" w:cs="Times New Roman"/>
          <w:sz w:val="24"/>
        </w:rPr>
      </w:pPr>
      <w:bookmarkStart w:id="14"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4F030E">
        <w:rPr>
          <w:rFonts w:ascii="Times New Roman" w:hAnsi="Times New Roman" w:cs="Times New Roman"/>
          <w:noProof/>
          <w:sz w:val="24"/>
        </w:rPr>
        <w:t>7</w:t>
      </w:r>
      <w:r w:rsidRPr="00122161">
        <w:rPr>
          <w:rFonts w:ascii="Times New Roman" w:hAnsi="Times New Roman" w:cs="Times New Roman"/>
          <w:sz w:val="24"/>
        </w:rPr>
        <w:fldChar w:fldCharType="end"/>
      </w:r>
      <w:bookmarkEnd w:id="14"/>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3EEA6184" w:rsidR="005D5D93" w:rsidRPr="00391EE8" w:rsidRDefault="00F42B46" w:rsidP="00F42B4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t xml:space="preserve"> </w:t>
      </w:r>
      <w:r w:rsidR="00D1451C" w:rsidRPr="00391EE8">
        <w:rPr>
          <w:rFonts w:ascii="Times New Roman" w:hAnsi="Times New Roman" w:cs="Times New Roman"/>
          <w:sz w:val="24"/>
          <w:highlight w:val="yellow"/>
        </w:rPr>
        <w:t>Dynamic</w:t>
      </w:r>
      <w:r w:rsidR="00391EE8" w:rsidRPr="00391EE8">
        <w:rPr>
          <w:rFonts w:ascii="Times New Roman" w:hAnsi="Times New Roman" w:cs="Times New Roman"/>
          <w:sz w:val="24"/>
          <w:highlight w:val="yellow"/>
        </w:rPr>
        <w:t>s</w:t>
      </w:r>
      <w:r w:rsidR="00D1451C" w:rsidRPr="00391EE8">
        <w:rPr>
          <w:rFonts w:ascii="Times New Roman" w:hAnsi="Times New Roman" w:cs="Times New Roman"/>
          <w:sz w:val="24"/>
          <w:highlight w:val="yellow"/>
        </w:rPr>
        <w:t xml:space="preserve"> </w:t>
      </w:r>
      <w:r w:rsidR="00C30613" w:rsidRPr="00391EE8">
        <w:rPr>
          <w:rFonts w:ascii="Times New Roman" w:hAnsi="Times New Roman" w:cs="Times New Roman" w:hint="eastAsia"/>
          <w:sz w:val="24"/>
          <w:highlight w:val="yellow"/>
        </w:rPr>
        <w:t>wi</w:t>
      </w:r>
      <w:r w:rsidR="00391EE8" w:rsidRPr="00391EE8">
        <w:rPr>
          <w:rFonts w:ascii="Times New Roman" w:hAnsi="Times New Roman" w:cs="Times New Roman"/>
          <w:sz w:val="24"/>
          <w:highlight w:val="yellow"/>
        </w:rPr>
        <w:t>thin a day</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76BEC9BC"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sidR="00C30613">
        <w:rPr>
          <w:rFonts w:ascii="Times New Roman" w:hAnsi="Times New Roman" w:cs="Times New Roman"/>
          <w:b/>
          <w:sz w:val="24"/>
        </w:rPr>
        <w:t xml:space="preserve"> of shape</w:t>
      </w:r>
      <w:r w:rsidRPr="007B2BFB">
        <w:rPr>
          <w:rFonts w:ascii="Times New Roman" w:hAnsi="Times New Roman" w:cs="Times New Roman"/>
          <w:b/>
          <w:sz w:val="24"/>
        </w:rPr>
        <w:t>.</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lastRenderedPageBreak/>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6828A359"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w:t>
      </w:r>
      <w:r w:rsidRPr="00D51CD3">
        <w:rPr>
          <w:rFonts w:ascii="Times New Roman" w:hAnsi="Times New Roman" w:cs="Times New Roman"/>
          <w:sz w:val="24"/>
          <w:highlight w:val="yellow"/>
        </w:rPr>
        <w:t>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w:t>
      </w:r>
      <w:r w:rsidR="00447CA7" w:rsidRPr="00D51CD3">
        <w:rPr>
          <w:rFonts w:ascii="Times New Roman" w:hAnsi="Times New Roman" w:cs="Times New Roman"/>
          <w:sz w:val="24"/>
          <w:highlight w:val="yellow"/>
        </w:rPr>
        <w:t>stretch factor</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time </w:t>
      </w:r>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486C3E"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62376F6C"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lastRenderedPageBreak/>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7153D0B0"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6B2D59" w:rsidRPr="006A27A5">
        <w:rPr>
          <w:rFonts w:ascii="Times New Roman" w:hAnsi="Times New Roman" w:cs="Times New Roman"/>
          <w:sz w:val="24"/>
        </w:rPr>
        <w:t xml:space="preserve">Figure </w:t>
      </w:r>
      <w:r w:rsidR="006B2D59">
        <w:rPr>
          <w:rFonts w:ascii="Times New Roman" w:hAnsi="Times New Roman" w:cs="Times New Roman"/>
          <w:noProof/>
          <w:sz w:val="24"/>
        </w:rPr>
        <w:t>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6AAABCA7"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15"/>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6B2D59" w:rsidRPr="006B4815">
        <w:rPr>
          <w:rFonts w:ascii="Times New Roman" w:hAnsi="Times New Roman" w:cs="Times New Roman"/>
          <w:sz w:val="24"/>
        </w:rPr>
        <w:t xml:space="preserve">Figure </w:t>
      </w:r>
      <w:r w:rsidR="006B2D59">
        <w:rPr>
          <w:rFonts w:ascii="Times New Roman" w:hAnsi="Times New Roman" w:cs="Times New Roman"/>
          <w:noProof/>
          <w:sz w:val="24"/>
        </w:rPr>
        <w:t>8</w:t>
      </w:r>
      <w:r w:rsidR="003B131D">
        <w:rPr>
          <w:rFonts w:ascii="Times New Roman" w:hAnsi="Times New Roman" w:cs="Times New Roman"/>
          <w:sz w:val="24"/>
        </w:rPr>
        <w:fldChar w:fldCharType="end"/>
      </w:r>
      <w:commentRangeEnd w:id="15"/>
      <w:r w:rsidR="003B131D">
        <w:rPr>
          <w:rStyle w:val="CommentReference"/>
        </w:rPr>
        <w:commentReference w:id="15"/>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16"/>
      <w:r w:rsidR="00433D2B">
        <w:rPr>
          <w:rFonts w:ascii="Times New Roman" w:hAnsi="Times New Roman" w:cs="Times New Roman"/>
          <w:sz w:val="24"/>
        </w:rPr>
        <w:t xml:space="preserve">the weekly average </w:t>
      </w:r>
      <w:commentRangeEnd w:id="16"/>
      <w:r w:rsidR="00433D2B">
        <w:rPr>
          <w:rStyle w:val="CommentReference"/>
        </w:rPr>
        <w:commentReference w:id="16"/>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82340"/>
                    </a:xfrm>
                    <a:prstGeom prst="rect">
                      <a:avLst/>
                    </a:prstGeom>
                  </pic:spPr>
                </pic:pic>
              </a:graphicData>
            </a:graphic>
          </wp:inline>
        </w:drawing>
      </w:r>
    </w:p>
    <w:p w14:paraId="47B2F442" w14:textId="1DD86207" w:rsidR="006A27A5" w:rsidRDefault="006A27A5" w:rsidP="006A27A5">
      <w:pPr>
        <w:jc w:val="center"/>
        <w:rPr>
          <w:rFonts w:ascii="Times New Roman" w:hAnsi="Times New Roman" w:cs="Times New Roman"/>
          <w:sz w:val="24"/>
        </w:rPr>
      </w:pPr>
      <w:bookmarkStart w:id="17"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4F030E">
        <w:rPr>
          <w:rFonts w:ascii="Times New Roman" w:hAnsi="Times New Roman" w:cs="Times New Roman"/>
          <w:noProof/>
          <w:sz w:val="24"/>
        </w:rPr>
        <w:t>8</w:t>
      </w:r>
      <w:r w:rsidRPr="006A27A5">
        <w:rPr>
          <w:rFonts w:ascii="Times New Roman" w:hAnsi="Times New Roman" w:cs="Times New Roman"/>
          <w:sz w:val="24"/>
        </w:rPr>
        <w:fldChar w:fldCharType="end"/>
      </w:r>
      <w:bookmarkEnd w:id="17"/>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E309831" w14:textId="341593E9" w:rsidR="0092678C" w:rsidRDefault="006B4815" w:rsidP="006B4815">
      <w:pPr>
        <w:jc w:val="center"/>
        <w:rPr>
          <w:rFonts w:ascii="Times New Roman" w:hAnsi="Times New Roman" w:cs="Times New Roman"/>
          <w:sz w:val="24"/>
        </w:rPr>
      </w:pPr>
      <w:bookmarkStart w:id="18"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4F030E">
        <w:rPr>
          <w:rFonts w:ascii="Times New Roman" w:hAnsi="Times New Roman" w:cs="Times New Roman"/>
          <w:noProof/>
          <w:sz w:val="24"/>
        </w:rPr>
        <w:t>9</w:t>
      </w:r>
      <w:r w:rsidRPr="006B4815">
        <w:rPr>
          <w:rFonts w:ascii="Times New Roman" w:hAnsi="Times New Roman" w:cs="Times New Roman"/>
          <w:sz w:val="24"/>
        </w:rPr>
        <w:fldChar w:fldCharType="end"/>
      </w:r>
      <w:bookmarkEnd w:id="18"/>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w:t>
      </w:r>
      <w:r w:rsidR="003E5A52" w:rsidRPr="00D51CD3">
        <w:rPr>
          <w:rFonts w:ascii="Times New Roman" w:hAnsi="Times New Roman" w:cs="Times New Roman"/>
          <w:sz w:val="24"/>
          <w:highlight w:val="yellow"/>
        </w:rPr>
        <w:t xml:space="preserve">The </w:t>
      </w:r>
      <w:r w:rsidRPr="00D51CD3">
        <w:rPr>
          <w:rFonts w:ascii="Times New Roman" w:hAnsi="Times New Roman" w:cs="Times New Roman"/>
          <w:sz w:val="24"/>
          <w:highlight w:val="yellow"/>
        </w:rPr>
        <w:t xml:space="preserve">shifts of </w:t>
      </w:r>
      <w:commentRangeStart w:id="19"/>
      <w:r w:rsidRPr="00D51CD3">
        <w:rPr>
          <w:rFonts w:ascii="Times New Roman" w:hAnsi="Times New Roman" w:cs="Times New Roman"/>
          <w:sz w:val="24"/>
          <w:highlight w:val="yellow"/>
        </w:rPr>
        <w:t>peaks</w:t>
      </w:r>
      <w:commentRangeEnd w:id="19"/>
      <w:r w:rsidR="00D51CD3">
        <w:rPr>
          <w:rStyle w:val="CommentReference"/>
        </w:rPr>
        <w:commentReference w:id="19"/>
      </w:r>
      <w:r>
        <w:rPr>
          <w:rFonts w:ascii="Times New Roman" w:hAnsi="Times New Roman" w:cs="Times New Roman"/>
          <w:sz w:val="24"/>
        </w:rPr>
        <w:t xml:space="preserve">,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396E0C4C"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6B2D59" w:rsidRPr="00B84798">
        <w:rPr>
          <w:rFonts w:ascii="Times New Roman" w:hAnsi="Times New Roman" w:cs="Times New Roman"/>
          <w:sz w:val="24"/>
        </w:rPr>
        <w:t xml:space="preserve">Figure </w:t>
      </w:r>
      <w:r w:rsidR="006B2D59">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 xml:space="preserve">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w:t>
      </w:r>
      <w:r w:rsidR="008004FF">
        <w:rPr>
          <w:rFonts w:ascii="Times New Roman" w:hAnsi="Times New Roman" w:cs="Times New Roman"/>
          <w:sz w:val="24"/>
        </w:rPr>
        <w:t>cross the cities outside the US. A possible explanation is that the workers that cannot work from home usually have earlier working time, especially medical workers. H</w:t>
      </w:r>
      <w:r w:rsidR="00363BBF">
        <w:rPr>
          <w:rFonts w:ascii="Times New Roman" w:hAnsi="Times New Roman" w:cs="Times New Roman"/>
          <w:sz w:val="24"/>
        </w:rPr>
        <w:t>owever, not many cities witness</w:t>
      </w:r>
      <w:r w:rsidR="008004FF">
        <w:rPr>
          <w:rFonts w:ascii="Times New Roman" w:hAnsi="Times New Roman" w:cs="Times New Roman"/>
          <w:sz w:val="24"/>
        </w:rPr>
        <w:t>ed</w:t>
      </w:r>
      <w:r w:rsidR="00363BBF">
        <w:rPr>
          <w:rFonts w:ascii="Times New Roman" w:hAnsi="Times New Roman" w:cs="Times New Roman"/>
          <w:sz w:val="24"/>
        </w:rPr>
        <w:t xml:space="preserve">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w:t>
      </w:r>
      <w:r w:rsidR="008E7A91" w:rsidRPr="008E7A91">
        <w:rPr>
          <w:rFonts w:ascii="Times New Roman" w:hAnsi="Times New Roman" w:cs="Times New Roman"/>
          <w:sz w:val="24"/>
        </w:rPr>
        <w:t xml:space="preserve"> </w:t>
      </w:r>
      <w:r w:rsidR="008E7A91">
        <w:rPr>
          <w:rFonts w:ascii="Times New Roman" w:hAnsi="Times New Roman" w:cs="Times New Roman"/>
          <w:sz w:val="24"/>
        </w:rPr>
        <w:t xml:space="preserve">53 systems out of 93 </w:t>
      </w:r>
      <w:r w:rsidR="00894D3E">
        <w:rPr>
          <w:rFonts w:ascii="Times New Roman" w:hAnsi="Times New Roman" w:cs="Times New Roman"/>
          <w:sz w:val="24"/>
        </w:rPr>
        <w:t xml:space="preserve">US </w:t>
      </w:r>
      <w:r w:rsidR="008E7A91">
        <w:rPr>
          <w:rFonts w:ascii="Times New Roman" w:hAnsi="Times New Roman" w:cs="Times New Roman"/>
          <w:sz w:val="24"/>
        </w:rPr>
        <w:t xml:space="preserve">systems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363BBF">
        <w:rPr>
          <w:rFonts w:ascii="Times New Roman" w:hAnsi="Times New Roman" w:cs="Times New Roman"/>
          <w:sz w:val="24"/>
        </w:rPr>
        <w:t xml:space="preserve">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66465"/>
                    </a:xfrm>
                    <a:prstGeom prst="rect">
                      <a:avLst/>
                    </a:prstGeom>
                  </pic:spPr>
                </pic:pic>
              </a:graphicData>
            </a:graphic>
          </wp:inline>
        </w:drawing>
      </w:r>
    </w:p>
    <w:p w14:paraId="45D1DF4A" w14:textId="39B7C05C" w:rsidR="00007EDC" w:rsidRDefault="00007EDC" w:rsidP="00B84798">
      <w:pPr>
        <w:jc w:val="center"/>
        <w:rPr>
          <w:rFonts w:ascii="Times New Roman" w:hAnsi="Times New Roman" w:cs="Times New Roman"/>
          <w:sz w:val="24"/>
        </w:rPr>
      </w:pPr>
      <w:bookmarkStart w:id="20"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4F030E">
        <w:rPr>
          <w:rFonts w:ascii="Times New Roman" w:hAnsi="Times New Roman" w:cs="Times New Roman"/>
          <w:noProof/>
          <w:sz w:val="24"/>
        </w:rPr>
        <w:t>10</w:t>
      </w:r>
      <w:r w:rsidRPr="00B84798">
        <w:rPr>
          <w:rFonts w:ascii="Times New Roman" w:hAnsi="Times New Roman" w:cs="Times New Roman"/>
          <w:sz w:val="24"/>
        </w:rPr>
        <w:fldChar w:fldCharType="end"/>
      </w:r>
      <w:bookmarkEnd w:id="20"/>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4F30FA0E" w14:textId="76E95CD2" w:rsidR="00C551F3" w:rsidRDefault="00D90142" w:rsidP="00007EDC">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5F5623">
        <w:rPr>
          <w:rFonts w:ascii="Times New Roman" w:hAnsi="Times New Roman" w:cs="Times New Roman"/>
          <w:sz w:val="24"/>
        </w:rPr>
        <w:t>.</w:t>
      </w:r>
      <w:r w:rsidR="00DB46EC">
        <w:rPr>
          <w:rFonts w:ascii="Times New Roman" w:hAnsi="Times New Roman" w:cs="Times New Roman"/>
          <w:sz w:val="24"/>
        </w:rPr>
        <w:t xml:space="preserve"> This could be due to the decreased relative height of the </w:t>
      </w:r>
      <w:r w:rsidR="00DB46EC">
        <w:rPr>
          <w:rFonts w:ascii="Times New Roman" w:hAnsi="Times New Roman" w:cs="Times New Roman" w:hint="eastAsia"/>
          <w:sz w:val="24"/>
        </w:rPr>
        <w:t>after</w:t>
      </w:r>
      <w:r w:rsidR="00DB46EC">
        <w:rPr>
          <w:rFonts w:ascii="Times New Roman" w:hAnsi="Times New Roman" w:cs="Times New Roman"/>
          <w:sz w:val="24"/>
        </w:rPr>
        <w:t>noon rush hour peaks</w:t>
      </w:r>
      <w:r w:rsidR="000233F2">
        <w:rPr>
          <w:rFonts w:ascii="Times New Roman" w:hAnsi="Times New Roman" w:cs="Times New Roman"/>
          <w:sz w:val="24"/>
        </w:rPr>
        <w:t xml:space="preserve"> compared to the middle of the day</w:t>
      </w:r>
      <w:r w:rsidR="00DB46EC">
        <w:rPr>
          <w:rFonts w:ascii="Times New Roman" w:hAnsi="Times New Roman" w:cs="Times New Roman"/>
          <w:sz w:val="24"/>
        </w:rPr>
        <w:t xml:space="preserve">. </w:t>
      </w:r>
      <w:r w:rsidR="005311A1">
        <w:rPr>
          <w:rFonts w:ascii="Times New Roman" w:hAnsi="Times New Roman" w:cs="Times New Roman"/>
          <w:sz w:val="24"/>
        </w:rPr>
        <w:t xml:space="preserve">83 out of 93 systems witnessed an earlier </w:t>
      </w:r>
      <w:r w:rsidR="006135A1">
        <w:rPr>
          <w:rFonts w:ascii="Times New Roman" w:hAnsi="Times New Roman" w:cs="Times New Roman"/>
          <w:sz w:val="24"/>
        </w:rPr>
        <w:t xml:space="preserve">shift and </w:t>
      </w:r>
      <w:r w:rsidR="00616CDF">
        <w:rPr>
          <w:rFonts w:ascii="Times New Roman" w:hAnsi="Times New Roman" w:cs="Times New Roman"/>
          <w:sz w:val="24"/>
        </w:rPr>
        <w:t>t</w:t>
      </w:r>
      <w:r w:rsidR="008639A0">
        <w:rPr>
          <w:rFonts w:ascii="Times New Roman" w:hAnsi="Times New Roman" w:cs="Times New Roman"/>
          <w:sz w:val="24"/>
        </w:rPr>
        <w:t xml:space="preserve">he average shift is -0.75 hours, while UK’s shift is 0.29 hours, Canada’s shift is -0.42 hours, and France’s shift is -2.29 hours. </w:t>
      </w:r>
      <w:r w:rsidR="00C551F3">
        <w:rPr>
          <w:rFonts w:ascii="Times New Roman" w:hAnsi="Times New Roman" w:cs="Times New Roman"/>
          <w:sz w:val="24"/>
        </w:rPr>
        <w:t xml:space="preserve">Moreover, considering the shift of the morning and afternoon peak, the total working hours would also change accordingly. </w:t>
      </w:r>
      <w:r w:rsidR="007D0CB5">
        <w:rPr>
          <w:rFonts w:ascii="Times New Roman" w:hAnsi="Times New Roman" w:cs="Times New Roman"/>
          <w:sz w:val="24"/>
        </w:rPr>
        <w:t xml:space="preserve">Supposing that the change of working hours is the </w:t>
      </w:r>
      <w:r w:rsidR="00E736A3">
        <w:rPr>
          <w:rFonts w:ascii="Times New Roman" w:hAnsi="Times New Roman" w:cs="Times New Roman"/>
          <w:sz w:val="24"/>
        </w:rPr>
        <w:t>difference between the morning and afternoon peak shift, t</w:t>
      </w:r>
      <w:r w:rsidR="00C551F3">
        <w:rPr>
          <w:rFonts w:ascii="Times New Roman" w:hAnsi="Times New Roman" w:cs="Times New Roman"/>
          <w:sz w:val="24"/>
        </w:rPr>
        <w:t xml:space="preserve">he </w:t>
      </w:r>
      <w:r w:rsidR="007D0CB5">
        <w:rPr>
          <w:rFonts w:ascii="Times New Roman" w:hAnsi="Times New Roman" w:cs="Times New Roman"/>
          <w:sz w:val="24"/>
        </w:rPr>
        <w:t xml:space="preserve">average working hours of the </w:t>
      </w:r>
      <w:r w:rsidR="00C551F3">
        <w:rPr>
          <w:rFonts w:ascii="Times New Roman" w:hAnsi="Times New Roman" w:cs="Times New Roman"/>
          <w:sz w:val="24"/>
        </w:rPr>
        <w:t>United States</w:t>
      </w:r>
      <w:r w:rsidR="007D0CB5">
        <w:rPr>
          <w:rFonts w:ascii="Times New Roman" w:hAnsi="Times New Roman" w:cs="Times New Roman"/>
          <w:sz w:val="24"/>
        </w:rPr>
        <w:t xml:space="preserve"> shrank by 0.63 hours, while UK’s working hours increased by 1.33 hours, Canada’s increased by 0.71 hours, and France’s decreased by 0.58 hours.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8845"/>
                    </a:xfrm>
                    <a:prstGeom prst="rect">
                      <a:avLst/>
                    </a:prstGeom>
                  </pic:spPr>
                </pic:pic>
              </a:graphicData>
            </a:graphic>
          </wp:inline>
        </w:drawing>
      </w:r>
    </w:p>
    <w:p w14:paraId="11B57422" w14:textId="3EAE7959"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4F030E">
        <w:rPr>
          <w:rFonts w:ascii="Times New Roman" w:hAnsi="Times New Roman" w:cs="Times New Roman"/>
          <w:noProof/>
          <w:sz w:val="24"/>
        </w:rPr>
        <w:t>11</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73DFC00" w14:textId="558B81F9" w:rsidR="00571F03"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004F030E">
        <w:rPr>
          <w:rFonts w:ascii="Times New Roman" w:hAnsi="Times New Roman" w:cs="Times New Roman"/>
          <w:noProof/>
          <w:sz w:val="24"/>
        </w:rPr>
        <w:t>12</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p w14:paraId="71A2EBFB" w14:textId="79DE6551" w:rsidR="00E00256" w:rsidRDefault="00E00256" w:rsidP="00E00256">
      <w:pPr>
        <w:rPr>
          <w:rFonts w:ascii="Times New Roman" w:hAnsi="Times New Roman" w:cs="Times New Roman"/>
          <w:sz w:val="24"/>
        </w:rPr>
      </w:pP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78B94DB1" w14:textId="01FF3390" w:rsidR="004A1BD7" w:rsidRPr="004A1BD7" w:rsidRDefault="00F05AE9" w:rsidP="004A1BD7">
      <w:pPr>
        <w:pStyle w:val="ListParagraph"/>
        <w:numPr>
          <w:ilvl w:val="0"/>
          <w:numId w:val="2"/>
        </w:numPr>
        <w:rPr>
          <w:rFonts w:ascii="Times New Roman" w:hAnsi="Times New Roman" w:cs="Times New Roman"/>
          <w:sz w:val="24"/>
        </w:rPr>
      </w:pPr>
      <w:r>
        <w:rPr>
          <w:rFonts w:ascii="Times New Roman" w:hAnsi="Times New Roman" w:cs="Times New Roman"/>
          <w:sz w:val="24"/>
        </w:rPr>
        <w:t>Discussion</w:t>
      </w:r>
    </w:p>
    <w:p w14:paraId="413A681F" w14:textId="4D96DC2C" w:rsidR="004A1BD7" w:rsidRDefault="001E04C3" w:rsidP="004A1BD7">
      <w:pPr>
        <w:rPr>
          <w:rFonts w:ascii="Times New Roman" w:hAnsi="Times New Roman" w:cs="Times New Roman"/>
          <w:sz w:val="24"/>
        </w:rPr>
      </w:pPr>
      <w:commentRangeStart w:id="21"/>
      <w:r>
        <w:rPr>
          <w:rFonts w:ascii="Times New Roman" w:hAnsi="Times New Roman" w:cs="Times New Roman"/>
          <w:sz w:val="24"/>
        </w:rPr>
        <w:t>[placeholder]</w:t>
      </w:r>
      <w:commentRangeEnd w:id="21"/>
      <w:r>
        <w:rPr>
          <w:rStyle w:val="CommentReference"/>
        </w:rPr>
        <w:commentReference w:id="21"/>
      </w:r>
    </w:p>
    <w:p w14:paraId="2F896D7C" w14:textId="74EB1BB9" w:rsidR="009E2F20" w:rsidRDefault="009E2F20" w:rsidP="004A1BD7">
      <w:pPr>
        <w:rPr>
          <w:rFonts w:ascii="Times New Roman" w:hAnsi="Times New Roman" w:cs="Times New Roman"/>
          <w:sz w:val="24"/>
        </w:rPr>
      </w:pPr>
      <w:r>
        <w:rPr>
          <w:rFonts w:ascii="Times New Roman" w:hAnsi="Times New Roman" w:cs="Times New Roman"/>
          <w:sz w:val="24"/>
        </w:rPr>
        <w:t>Some clickbaits:</w:t>
      </w:r>
    </w:p>
    <w:p w14:paraId="663FAF19" w14:textId="6197037E" w:rsidR="001E04C3" w:rsidRPr="00152537" w:rsidRDefault="001E04C3" w:rsidP="00486C3E">
      <w:pPr>
        <w:pStyle w:val="ListParagraph"/>
        <w:numPr>
          <w:ilvl w:val="0"/>
          <w:numId w:val="7"/>
        </w:numPr>
        <w:rPr>
          <w:rFonts w:ascii="Times New Roman" w:hAnsi="Times New Roman" w:cs="Times New Roman"/>
          <w:sz w:val="24"/>
        </w:rPr>
      </w:pPr>
      <w:r w:rsidRPr="00152537">
        <w:rPr>
          <w:rFonts w:ascii="Times New Roman" w:hAnsi="Times New Roman" w:cs="Times New Roman"/>
          <w:sz w:val="24"/>
        </w:rPr>
        <w:t>We use smartphone app usage data;</w:t>
      </w:r>
      <w:r w:rsidR="00152537">
        <w:rPr>
          <w:rFonts w:ascii="Times New Roman" w:hAnsi="Times New Roman" w:cs="Times New Roman"/>
          <w:sz w:val="24"/>
        </w:rPr>
        <w:t xml:space="preserve"> </w:t>
      </w:r>
      <w:r w:rsidRPr="00152537">
        <w:rPr>
          <w:rFonts w:ascii="Times New Roman" w:hAnsi="Times New Roman" w:cs="Times New Roman"/>
          <w:sz w:val="24"/>
        </w:rPr>
        <w:t>We use logistic model to fit the changing trends of each transit system’s usage;</w:t>
      </w:r>
    </w:p>
    <w:p w14:paraId="3F3A0063" w14:textId="6C1BA693" w:rsidR="006E4B6E" w:rsidRPr="006E4B6E" w:rsidRDefault="001E04C3" w:rsidP="006E4B6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w:t>
      </w:r>
      <w:r w:rsidR="009E2F20">
        <w:rPr>
          <w:rFonts w:ascii="Times New Roman" w:hAnsi="Times New Roman" w:cs="Times New Roman"/>
          <w:sz w:val="24"/>
        </w:rPr>
        <w:t>minimum value of the transit demand curve, floor value, shows who continue to use transit system regardless of the pandemic</w:t>
      </w:r>
      <w:r w:rsidR="008E2FC3">
        <w:rPr>
          <w:rFonts w:ascii="Times New Roman" w:hAnsi="Times New Roman" w:cs="Times New Roman"/>
          <w:sz w:val="24"/>
        </w:rPr>
        <w:t>.</w:t>
      </w:r>
    </w:p>
    <w:p w14:paraId="2F2DBC05" w14:textId="77777777" w:rsidR="006E4B6E" w:rsidRDefault="006E4B6E" w:rsidP="006E4B6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dominating areas and university cities have less active passenger rate.</w:t>
      </w:r>
    </w:p>
    <w:p w14:paraId="028E088F" w14:textId="38F6FC10" w:rsidR="001E04C3" w:rsidRDefault="001E04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ore transit users during the pandemic </w:t>
      </w:r>
      <w:r w:rsidR="008E2FC3">
        <w:rPr>
          <w:rFonts w:ascii="Times New Roman" w:hAnsi="Times New Roman" w:cs="Times New Roman"/>
          <w:sz w:val="24"/>
        </w:rPr>
        <w:t xml:space="preserve">in a city </w:t>
      </w:r>
      <w:r>
        <w:rPr>
          <w:rFonts w:ascii="Times New Roman" w:hAnsi="Times New Roman" w:cs="Times New Roman"/>
          <w:sz w:val="24"/>
        </w:rPr>
        <w:t>are correlated with less population who have non-physical occupations and work from home</w:t>
      </w:r>
      <w:r w:rsidR="008E2FC3">
        <w:rPr>
          <w:rFonts w:ascii="Times New Roman" w:hAnsi="Times New Roman" w:cs="Times New Roman"/>
          <w:sz w:val="24"/>
        </w:rPr>
        <w:t>, which is also correlated with larger ratio of Hispanic population</w:t>
      </w:r>
      <w:r>
        <w:rPr>
          <w:rFonts w:ascii="Times New Roman" w:hAnsi="Times New Roman" w:cs="Times New Roman"/>
          <w:sz w:val="24"/>
        </w:rPr>
        <w:t>;</w:t>
      </w:r>
    </w:p>
    <w:p w14:paraId="72CBAE7E" w14:textId="0B735C13" w:rsidR="001E04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African American population;</w:t>
      </w:r>
    </w:p>
    <w:p w14:paraId="1F34ADCF" w14:textId="25F10ACE"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female;</w:t>
      </w:r>
    </w:p>
    <w:p w14:paraId="0CA969BC" w14:textId="140BF065"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ower ratio of people over 45 years old;</w:t>
      </w:r>
    </w:p>
    <w:p w14:paraId="13FE2C9E" w14:textId="77777777" w:rsidR="009E2F20" w:rsidRDefault="008E2FC3" w:rsidP="008E2FC3">
      <w:pPr>
        <w:pStyle w:val="ListParagraph"/>
        <w:numPr>
          <w:ilvl w:val="1"/>
          <w:numId w:val="7"/>
        </w:numPr>
        <w:rPr>
          <w:rFonts w:ascii="Times New Roman" w:hAnsi="Times New Roman" w:cs="Times New Roman"/>
          <w:sz w:val="24"/>
        </w:rPr>
      </w:pPr>
      <w:commentRangeStart w:id="22"/>
      <w:r>
        <w:rPr>
          <w:rFonts w:ascii="Times New Roman" w:hAnsi="Times New Roman" w:cs="Times New Roman"/>
          <w:sz w:val="24"/>
        </w:rPr>
        <w:t>Transit users during the pandemic have no correlation with active Twitter users per capita, COVID19-relevant Tweets sent per capita</w:t>
      </w:r>
      <w:r w:rsidR="009E2F20">
        <w:rPr>
          <w:rFonts w:ascii="Times New Roman" w:hAnsi="Times New Roman" w:cs="Times New Roman"/>
          <w:sz w:val="24"/>
        </w:rPr>
        <w:t xml:space="preserve">, and Google search trend index. </w:t>
      </w:r>
    </w:p>
    <w:p w14:paraId="49B54B62" w14:textId="141F9316" w:rsidR="008E2FC3" w:rsidRDefault="009E2F20" w:rsidP="006E4B6E">
      <w:pPr>
        <w:pStyle w:val="ListParagraph"/>
        <w:numPr>
          <w:ilvl w:val="1"/>
          <w:numId w:val="7"/>
        </w:numPr>
        <w:rPr>
          <w:rFonts w:ascii="Times New Roman" w:hAnsi="Times New Roman" w:cs="Times New Roman"/>
          <w:sz w:val="24"/>
        </w:rPr>
      </w:pPr>
      <w:r w:rsidRPr="009E2F20">
        <w:rPr>
          <w:rFonts w:ascii="Times New Roman" w:hAnsi="Times New Roman" w:cs="Times New Roman"/>
          <w:sz w:val="24"/>
        </w:rPr>
        <w:t>People’s preference is not correlated with their behaviors</w:t>
      </w:r>
      <w:r>
        <w:rPr>
          <w:rFonts w:ascii="Times New Roman" w:hAnsi="Times New Roman" w:cs="Times New Roman"/>
          <w:sz w:val="24"/>
        </w:rPr>
        <w:t>; their occupations do.</w:t>
      </w:r>
      <w:commentRangeEnd w:id="22"/>
      <w:r w:rsidR="00717632">
        <w:rPr>
          <w:rStyle w:val="CommentReference"/>
        </w:rPr>
        <w:commentReference w:id="22"/>
      </w:r>
    </w:p>
    <w:p w14:paraId="197F7FDE" w14:textId="5AFBAB0B" w:rsidR="00B4261E" w:rsidRDefault="008E2FC3" w:rsidP="00B4261E">
      <w:pPr>
        <w:pStyle w:val="ListParagraph"/>
        <w:numPr>
          <w:ilvl w:val="0"/>
          <w:numId w:val="7"/>
        </w:numPr>
        <w:rPr>
          <w:rFonts w:ascii="Times New Roman" w:hAnsi="Times New Roman" w:cs="Times New Roman"/>
          <w:sz w:val="24"/>
        </w:rPr>
      </w:pPr>
      <w:r>
        <w:rPr>
          <w:rFonts w:ascii="Times New Roman" w:hAnsi="Times New Roman" w:cs="Times New Roman"/>
          <w:sz w:val="24"/>
        </w:rPr>
        <w:t>The decrease speed of transit demand is also different for different cities.</w:t>
      </w:r>
    </w:p>
    <w:p w14:paraId="7EE63220" w14:textId="77777777" w:rsidR="003734DA" w:rsidRDefault="003734DA" w:rsidP="003734DA">
      <w:pPr>
        <w:pStyle w:val="ListParagraph"/>
        <w:numPr>
          <w:ilvl w:val="1"/>
          <w:numId w:val="7"/>
        </w:numPr>
        <w:rPr>
          <w:rFonts w:ascii="Times New Roman" w:hAnsi="Times New Roman" w:cs="Times New Roman"/>
          <w:sz w:val="24"/>
        </w:rPr>
      </w:pPr>
      <w:r>
        <w:rPr>
          <w:rFonts w:ascii="Times New Roman" w:hAnsi="Times New Roman" w:cs="Times New Roman"/>
          <w:sz w:val="24"/>
        </w:rPr>
        <w:t>The decrease speed has a non-linear correlation with the divergent point: the later the divergent point is, the faster the decline would be;</w:t>
      </w:r>
    </w:p>
    <w:p w14:paraId="366F5592" w14:textId="77777777" w:rsidR="003734DA" w:rsidRDefault="003734DA" w:rsidP="003734DA">
      <w:pPr>
        <w:pStyle w:val="ListParagraph"/>
        <w:numPr>
          <w:ilvl w:val="1"/>
          <w:numId w:val="7"/>
        </w:numPr>
        <w:rPr>
          <w:rFonts w:ascii="Times New Roman" w:hAnsi="Times New Roman" w:cs="Times New Roman"/>
          <w:sz w:val="24"/>
        </w:rPr>
      </w:pPr>
      <w:r>
        <w:rPr>
          <w:rFonts w:ascii="Times New Roman" w:hAnsi="Times New Roman" w:cs="Times New Roman"/>
          <w:sz w:val="24"/>
        </w:rPr>
        <w:t>The decrease speed is positively correlated with local Google search trend index;</w:t>
      </w:r>
    </w:p>
    <w:p w14:paraId="0AECB269" w14:textId="3B66021E" w:rsidR="003734DA" w:rsidRDefault="00B019A3" w:rsidP="003734DA">
      <w:pPr>
        <w:pStyle w:val="ListParagraph"/>
        <w:numPr>
          <w:ilvl w:val="1"/>
          <w:numId w:val="7"/>
        </w:numPr>
        <w:rPr>
          <w:rFonts w:ascii="Times New Roman" w:hAnsi="Times New Roman" w:cs="Times New Roman"/>
          <w:sz w:val="24"/>
        </w:rPr>
      </w:pPr>
      <w:commentRangeStart w:id="23"/>
      <w:r>
        <w:rPr>
          <w:rFonts w:ascii="Times New Roman" w:hAnsi="Times New Roman" w:cs="Times New Roman"/>
          <w:sz w:val="24"/>
        </w:rPr>
        <w:t>Therefore, we can conclude that: people’s awareness is only relevant for people who are privileged enough to change their working routine, not for the “essential workers”.</w:t>
      </w:r>
      <w:commentRangeEnd w:id="23"/>
      <w:r>
        <w:rPr>
          <w:rStyle w:val="CommentReference"/>
        </w:rPr>
        <w:commentReference w:id="23"/>
      </w:r>
    </w:p>
    <w:p w14:paraId="536BFC7C" w14:textId="08966846" w:rsidR="00E805B2" w:rsidRPr="00B4261E" w:rsidRDefault="00E805B2" w:rsidP="00E805B2">
      <w:pPr>
        <w:pStyle w:val="ListParagraph"/>
        <w:numPr>
          <w:ilvl w:val="0"/>
          <w:numId w:val="7"/>
        </w:numPr>
        <w:rPr>
          <w:rFonts w:ascii="Times New Roman" w:hAnsi="Times New Roman" w:cs="Times New Roman"/>
          <w:sz w:val="24"/>
        </w:rPr>
      </w:pPr>
      <w:r>
        <w:rPr>
          <w:rFonts w:ascii="Times New Roman" w:hAnsi="Times New Roman" w:cs="Times New Roman"/>
          <w:sz w:val="24"/>
        </w:rPr>
        <w:t>We found no significant linkages between transit demand decrease’s indicators and the speed of case increase.</w:t>
      </w:r>
      <w:bookmarkStart w:id="24" w:name="_GoBack"/>
      <w:bookmarkEnd w:id="24"/>
    </w:p>
    <w:p w14:paraId="4EDA70AD" w14:textId="05BFC9E1" w:rsidR="006E4B6E" w:rsidRDefault="006E4B6E" w:rsidP="008E2FC3">
      <w:pPr>
        <w:pStyle w:val="ListParagraph"/>
        <w:numPr>
          <w:ilvl w:val="0"/>
          <w:numId w:val="7"/>
        </w:numPr>
        <w:rPr>
          <w:rFonts w:ascii="Times New Roman" w:hAnsi="Times New Roman" w:cs="Times New Roman"/>
          <w:sz w:val="24"/>
        </w:rPr>
      </w:pPr>
      <w:r>
        <w:rPr>
          <w:rFonts w:ascii="Times New Roman" w:hAnsi="Times New Roman" w:cs="Times New Roman"/>
          <w:sz w:val="24"/>
        </w:rPr>
        <w:t>People’s response time is not synchronized with the development of the disease.</w:t>
      </w:r>
    </w:p>
    <w:p w14:paraId="29B06A72" w14:textId="452B2787" w:rsidR="00C1551F" w:rsidRPr="00C1551F" w:rsidRDefault="00C1551F" w:rsidP="00C1551F">
      <w:pPr>
        <w:pStyle w:val="ListParagraph"/>
        <w:numPr>
          <w:ilvl w:val="1"/>
          <w:numId w:val="7"/>
        </w:numPr>
        <w:rPr>
          <w:rFonts w:ascii="Times New Roman" w:hAnsi="Times New Roman" w:cs="Times New Roman"/>
          <w:sz w:val="24"/>
        </w:rPr>
      </w:pPr>
      <w:r w:rsidRPr="00B4261E">
        <w:rPr>
          <w:rFonts w:ascii="Times New Roman" w:hAnsi="Times New Roman" w:cs="Times New Roman"/>
          <w:sz w:val="24"/>
        </w:rPr>
        <w:t xml:space="preserve">The response interval between the first day of decline and the day of first confirmed case </w:t>
      </w:r>
      <w:r>
        <w:rPr>
          <w:rFonts w:ascii="Times New Roman" w:hAnsi="Times New Roman" w:cs="Times New Roman"/>
          <w:sz w:val="24"/>
        </w:rPr>
        <w:t xml:space="preserve">represents how fast each city </w:t>
      </w:r>
      <w:r w:rsidR="00230BB2" w:rsidRPr="00230BB2">
        <w:rPr>
          <w:rFonts w:ascii="Times New Roman" w:hAnsi="Times New Roman" w:cs="Times New Roman"/>
          <w:i/>
          <w:sz w:val="24"/>
        </w:rPr>
        <w:t>start</w:t>
      </w:r>
      <w:r w:rsidR="00230BB2">
        <w:rPr>
          <w:rFonts w:ascii="Times New Roman" w:hAnsi="Times New Roman" w:cs="Times New Roman"/>
          <w:sz w:val="24"/>
        </w:rPr>
        <w:t xml:space="preserve"> to </w:t>
      </w:r>
      <w:r>
        <w:rPr>
          <w:rFonts w:ascii="Times New Roman" w:hAnsi="Times New Roman" w:cs="Times New Roman"/>
          <w:sz w:val="24"/>
        </w:rPr>
        <w:t xml:space="preserve">respond to the incoming pandemic, which shows polarized patterns. </w:t>
      </w:r>
    </w:p>
    <w:p w14:paraId="780C5122" w14:textId="22C0EF07"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w:t>
      </w:r>
      <w:r w:rsidR="00C1551F">
        <w:rPr>
          <w:rFonts w:ascii="Times New Roman" w:hAnsi="Times New Roman" w:cs="Times New Roman"/>
          <w:sz w:val="24"/>
        </w:rPr>
        <w:t xml:space="preserve">demand </w:t>
      </w:r>
      <w:r>
        <w:rPr>
          <w:rFonts w:ascii="Times New Roman" w:hAnsi="Times New Roman" w:cs="Times New Roman"/>
          <w:sz w:val="24"/>
        </w:rPr>
        <w:t>decline happened later for t</w:t>
      </w:r>
      <w:r>
        <w:rPr>
          <w:rFonts w:ascii="Times New Roman" w:hAnsi="Times New Roman" w:cs="Times New Roman" w:hint="eastAsia"/>
          <w:sz w:val="24"/>
        </w:rPr>
        <w:t>he</w:t>
      </w:r>
      <w:r>
        <w:rPr>
          <w:rFonts w:ascii="Times New Roman" w:hAnsi="Times New Roman" w:cs="Times New Roman"/>
          <w:sz w:val="24"/>
        </w:rPr>
        <w:t xml:space="preserve"> first batch of cities that imported international cases: West coast cities, Boston, Chicago.</w:t>
      </w:r>
    </w:p>
    <w:p w14:paraId="44402693" w14:textId="57B0FF10"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iddle </w:t>
      </w:r>
      <w:r w:rsidR="00962AD0">
        <w:rPr>
          <w:rFonts w:ascii="Times New Roman" w:hAnsi="Times New Roman" w:cs="Times New Roman"/>
          <w:sz w:val="24"/>
        </w:rPr>
        <w:t>West is the</w:t>
      </w:r>
      <w:r w:rsidR="00C1551F">
        <w:rPr>
          <w:rFonts w:ascii="Times New Roman" w:hAnsi="Times New Roman" w:cs="Times New Roman"/>
          <w:sz w:val="24"/>
        </w:rPr>
        <w:t xml:space="preserve"> earliest areas to respond to the pandemic, such as</w:t>
      </w:r>
      <w:r>
        <w:rPr>
          <w:rFonts w:ascii="Times New Roman" w:hAnsi="Times New Roman" w:cs="Times New Roman"/>
          <w:sz w:val="24"/>
        </w:rPr>
        <w:t xml:space="preserve"> Ohio, Michigan, Missou</w:t>
      </w:r>
      <w:r w:rsidR="00962AD0">
        <w:rPr>
          <w:rFonts w:ascii="Times New Roman" w:hAnsi="Times New Roman" w:cs="Times New Roman"/>
          <w:sz w:val="24"/>
        </w:rPr>
        <w:t>ri</w:t>
      </w:r>
      <w:r w:rsidR="00C1551F">
        <w:rPr>
          <w:rFonts w:ascii="Times New Roman" w:hAnsi="Times New Roman" w:cs="Times New Roman"/>
          <w:sz w:val="24"/>
        </w:rPr>
        <w:t xml:space="preserve"> cities.</w:t>
      </w:r>
    </w:p>
    <w:p w14:paraId="003B3324"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lastRenderedPageBreak/>
        <w:t>When c</w:t>
      </w:r>
      <w:r w:rsidR="00BD306E">
        <w:rPr>
          <w:rFonts w:ascii="Times New Roman" w:hAnsi="Times New Roman" w:cs="Times New Roman"/>
          <w:sz w:val="24"/>
        </w:rPr>
        <w:t>onsider</w:t>
      </w:r>
      <w:r>
        <w:rPr>
          <w:rFonts w:ascii="Times New Roman" w:hAnsi="Times New Roman" w:cs="Times New Roman"/>
          <w:sz w:val="24"/>
        </w:rPr>
        <w:t>ing</w:t>
      </w:r>
      <w:r w:rsidR="00BD306E">
        <w:rPr>
          <w:rFonts w:ascii="Times New Roman" w:hAnsi="Times New Roman" w:cs="Times New Roman"/>
          <w:sz w:val="24"/>
        </w:rPr>
        <w:t xml:space="preserve"> incubation period, which indicates how long the virus can </w:t>
      </w:r>
      <w:r>
        <w:rPr>
          <w:rFonts w:ascii="Times New Roman" w:hAnsi="Times New Roman" w:cs="Times New Roman"/>
          <w:sz w:val="24"/>
        </w:rPr>
        <w:t xml:space="preserve">be spread without confirmed cases, most US transit systems failed to start to avoid transit trips when the community spread started. </w:t>
      </w:r>
    </w:p>
    <w:p w14:paraId="0D5D3517"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Incubation period = 5 days, only 25% of all systems’ demand started to decline; when incubation period = 14 days, only 6% of all systems’ demand started to decline.</w:t>
      </w:r>
    </w:p>
    <w:p w14:paraId="110B3807" w14:textId="28691A4A" w:rsidR="008E2FC3"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response interval between the last day of decline and the day of first confirmed case represents how timely each city </w:t>
      </w:r>
      <w:r w:rsidRPr="00230BB2">
        <w:rPr>
          <w:rFonts w:ascii="Times New Roman" w:hAnsi="Times New Roman" w:cs="Times New Roman"/>
          <w:i/>
          <w:sz w:val="24"/>
        </w:rPr>
        <w:t>manage</w:t>
      </w:r>
      <w:r>
        <w:rPr>
          <w:rFonts w:ascii="Times New Roman" w:hAnsi="Times New Roman" w:cs="Times New Roman"/>
          <w:sz w:val="24"/>
        </w:rPr>
        <w:t xml:space="preserve"> to respond to the incoming pandemic, which shows homogenizing patterns.</w:t>
      </w:r>
    </w:p>
    <w:p w14:paraId="63223EC1" w14:textId="6CB223B3"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ost </w:t>
      </w:r>
      <w:r w:rsidR="00A0077E">
        <w:rPr>
          <w:rFonts w:ascii="Times New Roman" w:hAnsi="Times New Roman" w:cs="Times New Roman"/>
          <w:sz w:val="24"/>
        </w:rPr>
        <w:t>transit systems</w:t>
      </w:r>
      <w:r>
        <w:rPr>
          <w:rFonts w:ascii="Times New Roman" w:hAnsi="Times New Roman" w:cs="Times New Roman"/>
          <w:sz w:val="24"/>
        </w:rPr>
        <w:t xml:space="preserve"> (</w:t>
      </w:r>
      <w:r w:rsidR="00A0077E">
        <w:rPr>
          <w:rFonts w:ascii="Times New Roman" w:hAnsi="Times New Roman" w:cs="Times New Roman"/>
          <w:sz w:val="24"/>
        </w:rPr>
        <w:t>111 out of 113</w:t>
      </w:r>
      <w:r>
        <w:rPr>
          <w:rFonts w:ascii="Times New Roman" w:hAnsi="Times New Roman" w:cs="Times New Roman"/>
          <w:sz w:val="24"/>
        </w:rPr>
        <w:t>) did not finish the declining process when the first case was confirmed.</w:t>
      </w:r>
    </w:p>
    <w:p w14:paraId="09106E5C" w14:textId="4DBA6F47" w:rsidR="00A0077E" w:rsidRDefault="00A0077E"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considering incubation period = 5 days – 14 days, all US cities did not finish the declining process when the community spread started.</w:t>
      </w:r>
    </w:p>
    <w:p w14:paraId="234892A3" w14:textId="2F101D2C" w:rsidR="00A0077E" w:rsidRDefault="00A0077E" w:rsidP="00A0077E">
      <w:pPr>
        <w:pStyle w:val="ListParagraph"/>
        <w:numPr>
          <w:ilvl w:val="0"/>
          <w:numId w:val="7"/>
        </w:numPr>
        <w:rPr>
          <w:rFonts w:ascii="Times New Roman" w:hAnsi="Times New Roman" w:cs="Times New Roman"/>
          <w:sz w:val="24"/>
        </w:rPr>
      </w:pPr>
      <w:r w:rsidRPr="00A0077E">
        <w:rPr>
          <w:rFonts w:ascii="Times New Roman" w:hAnsi="Times New Roman" w:cs="Times New Roman"/>
          <w:sz w:val="24"/>
        </w:rPr>
        <w:t xml:space="preserve">Active </w:t>
      </w:r>
      <w:r w:rsidR="008F2CA5">
        <w:rPr>
          <w:rFonts w:ascii="Times New Roman" w:hAnsi="Times New Roman" w:cs="Times New Roman"/>
          <w:sz w:val="24"/>
        </w:rPr>
        <w:t xml:space="preserve">essential </w:t>
      </w:r>
      <w:r w:rsidRPr="00A0077E">
        <w:rPr>
          <w:rFonts w:ascii="Times New Roman" w:hAnsi="Times New Roman" w:cs="Times New Roman"/>
          <w:sz w:val="24"/>
        </w:rPr>
        <w:t>worker’s commuting routine is significantly different from the normal.</w:t>
      </w:r>
      <w:r>
        <w:rPr>
          <w:rFonts w:ascii="Times New Roman" w:hAnsi="Times New Roman" w:cs="Times New Roman"/>
          <w:sz w:val="24"/>
        </w:rPr>
        <w:t xml:space="preserve"> </w:t>
      </w:r>
      <w:r w:rsidRPr="00A0077E">
        <w:rPr>
          <w:rFonts w:ascii="Times New Roman" w:hAnsi="Times New Roman" w:cs="Times New Roman"/>
          <w:sz w:val="24"/>
        </w:rPr>
        <w:t>We use the hourly demand statistics for each day;</w:t>
      </w:r>
    </w:p>
    <w:p w14:paraId="7BAAB439" w14:textId="26712165"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impact of COVID19 on the hourly curve is highly polarized</w:t>
      </w:r>
      <w:r w:rsidR="008F2CA5">
        <w:rPr>
          <w:rFonts w:ascii="Times New Roman" w:hAnsi="Times New Roman" w:cs="Times New Roman"/>
          <w:sz w:val="24"/>
        </w:rPr>
        <w:t xml:space="preserve"> geographically</w:t>
      </w:r>
      <w:r>
        <w:rPr>
          <w:rFonts w:ascii="Times New Roman" w:hAnsi="Times New Roman" w:cs="Times New Roman"/>
          <w:sz w:val="24"/>
        </w:rPr>
        <w:t>.</w:t>
      </w:r>
    </w:p>
    <w:p w14:paraId="27F1C176" w14:textId="0A9B9840"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 dominating areas such as San Francisco bay area, University cities such as Ithaca, Madison, and Ann Arbor shows a significantly larger change.</w:t>
      </w:r>
    </w:p>
    <w:p w14:paraId="0E2C94DD" w14:textId="2BDF061E"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average impact on hourly curve’s shape was increasing as the pandemic developed.</w:t>
      </w:r>
    </w:p>
    <w:p w14:paraId="25FA6B04" w14:textId="24414C32" w:rsidR="00A0077E" w:rsidRPr="00A0077E" w:rsidRDefault="00A0077E" w:rsidP="00A0077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pandemic made </w:t>
      </w:r>
      <w:r w:rsidR="00980614">
        <w:rPr>
          <w:rFonts w:ascii="Times New Roman" w:hAnsi="Times New Roman" w:cs="Times New Roman"/>
          <w:sz w:val="24"/>
        </w:rPr>
        <w:t xml:space="preserve">difference of </w:t>
      </w:r>
      <w:r>
        <w:rPr>
          <w:rFonts w:ascii="Times New Roman" w:hAnsi="Times New Roman" w:cs="Times New Roman"/>
          <w:sz w:val="24"/>
        </w:rPr>
        <w:t xml:space="preserve">the </w:t>
      </w:r>
      <w:r w:rsidR="00980614">
        <w:rPr>
          <w:rFonts w:ascii="Times New Roman" w:hAnsi="Times New Roman" w:cs="Times New Roman"/>
          <w:sz w:val="24"/>
        </w:rPr>
        <w:t xml:space="preserve">dynamic within a day </w:t>
      </w:r>
      <w:r>
        <w:rPr>
          <w:rFonts w:ascii="Times New Roman" w:hAnsi="Times New Roman" w:cs="Times New Roman"/>
          <w:sz w:val="24"/>
        </w:rPr>
        <w:t>between weekdays and weekends less obvious.</w:t>
      </w:r>
    </w:p>
    <w:p w14:paraId="6501AB37" w14:textId="7814D20F"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ends are more like weekdays. In many systems</w:t>
      </w:r>
      <w:r w:rsidR="00980614">
        <w:rPr>
          <w:rFonts w:ascii="Times New Roman" w:hAnsi="Times New Roman" w:cs="Times New Roman"/>
          <w:sz w:val="24"/>
        </w:rPr>
        <w:t xml:space="preserve"> such the MTA system in New York City</w:t>
      </w:r>
      <w:r>
        <w:rPr>
          <w:rFonts w:ascii="Times New Roman" w:hAnsi="Times New Roman" w:cs="Times New Roman"/>
          <w:sz w:val="24"/>
        </w:rPr>
        <w:t>, the weekends curves show a two-peak patterns</w:t>
      </w:r>
      <w:r w:rsidR="00980614">
        <w:rPr>
          <w:rFonts w:ascii="Times New Roman" w:hAnsi="Times New Roman" w:cs="Times New Roman"/>
          <w:sz w:val="24"/>
        </w:rPr>
        <w:t xml:space="preserve"> when it only had one peak. The cessation of the unessential businesses made the weekends trips become commuting-dominating.</w:t>
      </w:r>
    </w:p>
    <w:p w14:paraId="51CB769E" w14:textId="6FDC8C8C" w:rsidR="00980614" w:rsidRDefault="00980614"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days are more like weekends. D</w:t>
      </w:r>
      <w:r w:rsidRPr="00980614">
        <w:rPr>
          <w:rFonts w:ascii="Times New Roman" w:hAnsi="Times New Roman" w:cs="Times New Roman"/>
          <w:sz w:val="24"/>
        </w:rPr>
        <w:t>isproportional decrease of the morning and afternoon commu</w:t>
      </w:r>
      <w:r>
        <w:rPr>
          <w:rFonts w:ascii="Times New Roman" w:hAnsi="Times New Roman" w:cs="Times New Roman"/>
          <w:sz w:val="24"/>
        </w:rPr>
        <w:t>ting activities in the weekdays made the difference between rush hours and normal hours less obvious.</w:t>
      </w:r>
    </w:p>
    <w:p w14:paraId="7B08D230" w14:textId="5814BDF3" w:rsidR="00980614" w:rsidRDefault="00980614" w:rsidP="00980614">
      <w:pPr>
        <w:pStyle w:val="ListParagraph"/>
        <w:numPr>
          <w:ilvl w:val="0"/>
          <w:numId w:val="7"/>
        </w:numPr>
        <w:rPr>
          <w:rFonts w:ascii="Times New Roman" w:hAnsi="Times New Roman" w:cs="Times New Roman"/>
          <w:sz w:val="24"/>
        </w:rPr>
      </w:pPr>
      <w:r>
        <w:rPr>
          <w:rFonts w:ascii="Times New Roman" w:hAnsi="Times New Roman" w:cs="Times New Roman"/>
          <w:sz w:val="24"/>
        </w:rPr>
        <w:t>The pandemic shifted the morning and afternoon rush hour</w:t>
      </w:r>
      <w:r w:rsidR="00F9018D">
        <w:rPr>
          <w:rFonts w:ascii="Times New Roman" w:hAnsi="Times New Roman" w:cs="Times New Roman"/>
          <w:sz w:val="24"/>
        </w:rPr>
        <w:t xml:space="preserve"> when compared with the normal rush hours</w:t>
      </w:r>
      <w:r>
        <w:rPr>
          <w:rFonts w:ascii="Times New Roman" w:hAnsi="Times New Roman" w:cs="Times New Roman"/>
          <w:sz w:val="24"/>
        </w:rPr>
        <w:t>.</w:t>
      </w:r>
    </w:p>
    <w:p w14:paraId="43AC794F" w14:textId="7F750E42" w:rsidR="00980614"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US is the only country that did not see a significantly earlier morning hour shift.</w:t>
      </w:r>
    </w:p>
    <w:p w14:paraId="2D8A6BC8" w14:textId="41C669B8" w:rsidR="00A60E5F"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afternoon </w:t>
      </w:r>
      <w:r w:rsidR="00F9018D">
        <w:rPr>
          <w:rFonts w:ascii="Times New Roman" w:hAnsi="Times New Roman" w:cs="Times New Roman"/>
          <w:sz w:val="24"/>
        </w:rPr>
        <w:t>rush hour became</w:t>
      </w:r>
      <w:r w:rsidR="00277F78">
        <w:rPr>
          <w:rFonts w:ascii="Times New Roman" w:hAnsi="Times New Roman" w:cs="Times New Roman"/>
          <w:sz w:val="24"/>
        </w:rPr>
        <w:t xml:space="preserve"> the afternoon rush hour almost 1 hour earlier, which is also the earliest compared with other countries. UK and Canada’s afternoon peak were almost 1 hour later than the usual one.</w:t>
      </w:r>
    </w:p>
    <w:p w14:paraId="73D28F5B" w14:textId="796DDE39" w:rsidR="00E65F53" w:rsidRDefault="00E65F53"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The average working hours of US workers became shorter. This could indicate the recession of the economy.</w:t>
      </w:r>
    </w:p>
    <w:p w14:paraId="06F32EAA" w14:textId="509B472A" w:rsidR="00152537" w:rsidRDefault="00152537" w:rsidP="00152537">
      <w:pPr>
        <w:rPr>
          <w:rFonts w:ascii="Times New Roman" w:hAnsi="Times New Roman" w:cs="Times New Roman"/>
          <w:sz w:val="24"/>
        </w:rPr>
      </w:pPr>
    </w:p>
    <w:p w14:paraId="7005E42E" w14:textId="3221A3B5" w:rsidR="00152537" w:rsidRDefault="00152537" w:rsidP="00152537">
      <w:pPr>
        <w:rPr>
          <w:rFonts w:ascii="Times New Roman" w:hAnsi="Times New Roman" w:cs="Times New Roman"/>
          <w:sz w:val="24"/>
        </w:rPr>
      </w:pPr>
      <w:r>
        <w:rPr>
          <w:rFonts w:ascii="Times New Roman" w:hAnsi="Times New Roman" w:cs="Times New Roman"/>
          <w:sz w:val="24"/>
        </w:rPr>
        <w:t>To-do</w:t>
      </w:r>
      <w:r w:rsidR="00143EC2">
        <w:rPr>
          <w:rFonts w:ascii="Times New Roman" w:hAnsi="Times New Roman" w:cs="Times New Roman"/>
          <w:sz w:val="24"/>
        </w:rPr>
        <w:t>s</w:t>
      </w:r>
      <w:r>
        <w:rPr>
          <w:rFonts w:ascii="Times New Roman" w:hAnsi="Times New Roman" w:cs="Times New Roman"/>
          <w:sz w:val="24"/>
        </w:rPr>
        <w:t xml:space="preserve"> and something I did not add in the draft (arranged by importance):</w:t>
      </w:r>
    </w:p>
    <w:p w14:paraId="4C4AC067" w14:textId="7F9EDE9A"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Use actual demand numbers for the hourly analyses. Right now, </w:t>
      </w:r>
      <w:r w:rsidR="003D74E1">
        <w:rPr>
          <w:rFonts w:ascii="Times New Roman" w:hAnsi="Times New Roman" w:cs="Times New Roman"/>
          <w:sz w:val="24"/>
        </w:rPr>
        <w:t>the results are</w:t>
      </w:r>
      <w:r>
        <w:rPr>
          <w:rFonts w:ascii="Times New Roman" w:hAnsi="Times New Roman" w:cs="Times New Roman"/>
          <w:sz w:val="24"/>
        </w:rPr>
        <w:t xml:space="preserve"> all incorrect naïve average</w:t>
      </w:r>
      <w:r w:rsidR="00D44669">
        <w:rPr>
          <w:rFonts w:ascii="Times New Roman" w:hAnsi="Times New Roman" w:cs="Times New Roman"/>
          <w:sz w:val="24"/>
        </w:rPr>
        <w:t>s</w:t>
      </w:r>
      <w:r>
        <w:rPr>
          <w:rFonts w:ascii="Times New Roman" w:hAnsi="Times New Roman" w:cs="Times New Roman"/>
          <w:sz w:val="24"/>
        </w:rPr>
        <w:t xml:space="preserve">. </w:t>
      </w:r>
    </w:p>
    <w:p w14:paraId="6727C005" w14:textId="1A5F0323"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lastRenderedPageBreak/>
        <w:t>Depends on Transit app’s speed</w:t>
      </w:r>
      <w:r w:rsidR="00256855">
        <w:rPr>
          <w:rFonts w:ascii="Times New Roman" w:hAnsi="Times New Roman" w:cs="Times New Roman"/>
          <w:sz w:val="24"/>
        </w:rPr>
        <w:t>, and graduate school’s</w:t>
      </w:r>
      <w:r>
        <w:rPr>
          <w:rFonts w:ascii="Times New Roman" w:hAnsi="Times New Roman" w:cs="Times New Roman"/>
          <w:sz w:val="24"/>
        </w:rPr>
        <w:t>.</w:t>
      </w:r>
    </w:p>
    <w:p w14:paraId="04524F6C" w14:textId="228BC69A" w:rsidR="00D44669" w:rsidRDefault="00D44669"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These numbers are not publishable. We cannot justify using these results.</w:t>
      </w:r>
    </w:p>
    <w:p w14:paraId="1F4B1DEA" w14:textId="680D73FE"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e whether the floor value and the date of response would significantly impact the development of the case increase.</w:t>
      </w:r>
    </w:p>
    <w:p w14:paraId="272D10AA" w14:textId="7F7C0A2B"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why did not </w:t>
      </w:r>
      <w:r w:rsidR="001E6FA7">
        <w:rPr>
          <w:rFonts w:ascii="Times New Roman" w:hAnsi="Times New Roman" w:cs="Times New Roman"/>
          <w:sz w:val="24"/>
        </w:rPr>
        <w:t>do</w:t>
      </w:r>
      <w:r>
        <w:rPr>
          <w:rFonts w:ascii="Times New Roman" w:hAnsi="Times New Roman" w:cs="Times New Roman"/>
          <w:sz w:val="24"/>
        </w:rPr>
        <w:t>: I guess it’s irrelevant or random</w:t>
      </w:r>
      <w:r w:rsidR="001E6FA7">
        <w:rPr>
          <w:rFonts w:ascii="Times New Roman" w:hAnsi="Times New Roman" w:cs="Times New Roman"/>
          <w:sz w:val="24"/>
        </w:rPr>
        <w:t xml:space="preserve"> but I would try it anyway</w:t>
      </w:r>
      <w:r>
        <w:rPr>
          <w:rFonts w:ascii="Times New Roman" w:hAnsi="Times New Roman" w:cs="Times New Roman"/>
          <w:sz w:val="24"/>
        </w:rPr>
        <w:t>. There are so many factors and noises that could impact the confirmed cases</w:t>
      </w:r>
    </w:p>
    <w:p w14:paraId="0B301ECA" w14:textId="2162BA55"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nsitivity test of the response interval</w:t>
      </w:r>
      <w:r w:rsidR="001E6FA7">
        <w:rPr>
          <w:rFonts w:ascii="Times New Roman" w:hAnsi="Times New Roman" w:cs="Times New Roman"/>
          <w:sz w:val="24"/>
        </w:rPr>
        <w:t>.</w:t>
      </w:r>
    </w:p>
    <w:p w14:paraId="63930D11" w14:textId="12749EE7" w:rsidR="001E6FA7" w:rsidRDefault="001E6FA7" w:rsidP="001E6FA7">
      <w:pPr>
        <w:pStyle w:val="ListParagraph"/>
        <w:numPr>
          <w:ilvl w:val="1"/>
          <w:numId w:val="8"/>
        </w:numPr>
        <w:rPr>
          <w:rFonts w:ascii="Times New Roman" w:hAnsi="Times New Roman" w:cs="Times New Roman"/>
          <w:sz w:val="24"/>
        </w:rPr>
      </w:pPr>
      <w:r>
        <w:rPr>
          <w:rFonts w:ascii="Times New Roman" w:hAnsi="Times New Roman" w:cs="Times New Roman"/>
          <w:sz w:val="24"/>
        </w:rPr>
        <w:t>Reason why did not add: pretty trivial and results are random</w:t>
      </w:r>
    </w:p>
    <w:p w14:paraId="33106495" w14:textId="1186547C"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Peak </w:t>
      </w:r>
      <w:r w:rsidR="00EF11F3">
        <w:rPr>
          <w:rFonts w:ascii="Times New Roman" w:hAnsi="Times New Roman" w:cs="Times New Roman"/>
          <w:sz w:val="24"/>
        </w:rPr>
        <w:t>k</w:t>
      </w:r>
      <w:r w:rsidRPr="00152537">
        <w:rPr>
          <w:rFonts w:ascii="Times New Roman" w:hAnsi="Times New Roman" w:cs="Times New Roman"/>
          <w:sz w:val="24"/>
        </w:rPr>
        <w:t>urtosis</w:t>
      </w:r>
      <w:r>
        <w:rPr>
          <w:rFonts w:ascii="Times New Roman" w:hAnsi="Times New Roman" w:cs="Times New Roman"/>
          <w:sz w:val="24"/>
        </w:rPr>
        <w:t xml:space="preserve"> and skewness analyses.</w:t>
      </w:r>
    </w:p>
    <w:p w14:paraId="27727533" w14:textId="35F50D65" w:rsidR="00152537" w:rsidRP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simply because there are too little data points. I </w:t>
      </w:r>
      <w:r w:rsidR="001E6FA7">
        <w:rPr>
          <w:rFonts w:ascii="Times New Roman" w:hAnsi="Times New Roman" w:cs="Times New Roman"/>
          <w:sz w:val="24"/>
        </w:rPr>
        <w:t>think the results would be trivial. (Of course during the pandemic the peak will be lower for kurtosis, and skewness, I don’t even know if it is meaningful at all for non-mathematical purposes.)</w:t>
      </w:r>
    </w:p>
    <w:p w14:paraId="20879258" w14:textId="27480890" w:rsidR="00152537" w:rsidRPr="00152537" w:rsidRDefault="00152537" w:rsidP="001E6FA7">
      <w:pPr>
        <w:pStyle w:val="ListParagraph"/>
        <w:ind w:left="360"/>
        <w:rPr>
          <w:rFonts w:ascii="Times New Roman" w:hAnsi="Times New Roman" w:cs="Times New Roman"/>
          <w:sz w:val="24"/>
        </w:rPr>
      </w:pPr>
    </w:p>
    <w:sectPr w:rsidR="00152537" w:rsidRPr="001525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Liu, Luyu" w:date="2020-05-01T13:35:00Z" w:initials="LL">
    <w:p w14:paraId="727848A0" w14:textId="79F33A97" w:rsidR="00486C3E" w:rsidRDefault="00486C3E">
      <w:pPr>
        <w:pStyle w:val="CommentText"/>
      </w:pPr>
      <w:r>
        <w:rPr>
          <w:rStyle w:val="CommentReference"/>
        </w:rPr>
        <w:annotationRef/>
      </w:r>
      <w:r>
        <w:t>I may delete this part. Because there is no direct correlation between private vehicle ownership rate.</w:t>
      </w:r>
    </w:p>
  </w:comment>
  <w:comment w:id="5" w:author="Liu, Luyu" w:date="2020-04-30T10:46:00Z" w:initials="LL">
    <w:p w14:paraId="090F4A27" w14:textId="4C443A57" w:rsidR="00486C3E" w:rsidRDefault="00486C3E">
      <w:pPr>
        <w:pStyle w:val="CommentText"/>
      </w:pPr>
      <w:r>
        <w:rPr>
          <w:rStyle w:val="CommentReference"/>
        </w:rPr>
        <w:annotationRef/>
      </w:r>
      <w:r>
        <w:t>May need to improve on the workings</w:t>
      </w:r>
    </w:p>
  </w:comment>
  <w:comment w:id="6" w:author="Liu, Luyu" w:date="2020-05-01T13:59:00Z" w:initials="LL">
    <w:p w14:paraId="031BA4C0" w14:textId="6E251D51" w:rsidR="00486C3E" w:rsidRDefault="00486C3E">
      <w:pPr>
        <w:pStyle w:val="CommentText"/>
      </w:pPr>
      <w:r>
        <w:rPr>
          <w:rStyle w:val="CommentReference"/>
        </w:rPr>
        <w:annotationRef/>
      </w:r>
      <w:r>
        <w:t>May need a new name</w:t>
      </w:r>
    </w:p>
  </w:comment>
  <w:comment w:id="9" w:author="Liu, Luyu" w:date="2020-04-23T15:28:00Z" w:initials="LL">
    <w:p w14:paraId="5AE1A65E" w14:textId="38588FE8" w:rsidR="00486C3E" w:rsidRDefault="00486C3E">
      <w:pPr>
        <w:pStyle w:val="CommentText"/>
      </w:pPr>
      <w:r>
        <w:rPr>
          <w:rStyle w:val="CommentReference"/>
        </w:rPr>
        <w:annotationRef/>
      </w:r>
      <w:r>
        <w:t>Need new name</w:t>
      </w:r>
    </w:p>
  </w:comment>
  <w:comment w:id="10" w:author="Liu, Luyu" w:date="2020-04-30T21:46:00Z" w:initials="LL">
    <w:p w14:paraId="0FA5CAFC" w14:textId="2A6C0F26" w:rsidR="00486C3E" w:rsidRDefault="00486C3E">
      <w:pPr>
        <w:pStyle w:val="CommentText"/>
      </w:pPr>
      <w:r>
        <w:rPr>
          <w:rStyle w:val="CommentReference"/>
        </w:rPr>
        <w:annotationRef/>
      </w:r>
      <w:r>
        <w:t>Also, may consider ditch this, no interesting things to see. Too random.</w:t>
      </w:r>
    </w:p>
  </w:comment>
  <w:comment w:id="12" w:author="Liu, Luyu" w:date="2020-04-23T15:29:00Z" w:initials="LL">
    <w:p w14:paraId="01583269" w14:textId="2085103C" w:rsidR="00486C3E" w:rsidRDefault="00486C3E">
      <w:pPr>
        <w:pStyle w:val="CommentText"/>
      </w:pPr>
      <w:r>
        <w:rPr>
          <w:rStyle w:val="CommentReference"/>
        </w:rPr>
        <w:annotationRef/>
      </w:r>
      <w:r>
        <w:t>I don’t know how to call this either.</w:t>
      </w:r>
    </w:p>
    <w:p w14:paraId="2BCC7F1A" w14:textId="5F34CFDA" w:rsidR="00486C3E" w:rsidRDefault="00486C3E">
      <w:pPr>
        <w:pStyle w:val="CommentText"/>
      </w:pPr>
    </w:p>
    <w:p w14:paraId="0816BC02" w14:textId="7CB65667" w:rsidR="00486C3E" w:rsidRDefault="00486C3E">
      <w:pPr>
        <w:pStyle w:val="CommentText"/>
      </w:pPr>
      <w:r>
        <w:t>Response delay? Distance?</w:t>
      </w:r>
    </w:p>
    <w:p w14:paraId="7A1DAD64" w14:textId="5F91DED2" w:rsidR="00486C3E" w:rsidRDefault="00486C3E">
      <w:pPr>
        <w:pStyle w:val="CommentText"/>
      </w:pPr>
    </w:p>
    <w:p w14:paraId="7A1E041D" w14:textId="73DB43BC" w:rsidR="00486C3E" w:rsidRDefault="00486C3E">
      <w:pPr>
        <w:pStyle w:val="CommentText"/>
      </w:pPr>
      <w:r>
        <w:t>We also need to distinguish between divergent point version and convergent version.</w:t>
      </w:r>
    </w:p>
  </w:comment>
  <w:comment w:id="15" w:author="Liu, Luyu" w:date="2020-04-17T15:14:00Z" w:initials="LL">
    <w:p w14:paraId="08F65E0B" w14:textId="77777777" w:rsidR="00486C3E" w:rsidRDefault="00486C3E">
      <w:pPr>
        <w:pStyle w:val="CommentText"/>
      </w:pPr>
      <w:r>
        <w:rPr>
          <w:rStyle w:val="CommentReference"/>
        </w:rPr>
        <w:annotationRef/>
      </w:r>
      <w:r>
        <w:t xml:space="preserve">Not actually average. Right now it is just simple average of all average. Which is not right. </w:t>
      </w:r>
    </w:p>
    <w:p w14:paraId="5890F9BF" w14:textId="2A26AF06" w:rsidR="00486C3E" w:rsidRDefault="00486C3E">
      <w:pPr>
        <w:pStyle w:val="CommentText"/>
      </w:pPr>
      <w:r>
        <w:t>And I am using week_ago for the 3/9/2020 week. Not right too.</w:t>
      </w:r>
    </w:p>
  </w:comment>
  <w:comment w:id="16" w:author="Liu, Luyu" w:date="2020-04-17T15:23:00Z" w:initials="LL">
    <w:p w14:paraId="4EB4838B" w14:textId="052012F0" w:rsidR="00486C3E" w:rsidRDefault="00486C3E">
      <w:pPr>
        <w:pStyle w:val="CommentText"/>
      </w:pPr>
      <w:r>
        <w:rPr>
          <w:rStyle w:val="CommentReference"/>
        </w:rPr>
        <w:annotationRef/>
      </w:r>
      <w:r>
        <w:t>This is also based on naïve average instead of weighted absolute value.</w:t>
      </w:r>
    </w:p>
  </w:comment>
  <w:comment w:id="19" w:author="Liu, Luyu" w:date="2020-04-23T15:27:00Z" w:initials="LL">
    <w:p w14:paraId="07FA2A6F" w14:textId="2A95065B" w:rsidR="00486C3E" w:rsidRDefault="00486C3E">
      <w:pPr>
        <w:pStyle w:val="CommentText"/>
      </w:pPr>
      <w:r>
        <w:rPr>
          <w:rStyle w:val="CommentReference"/>
        </w:rPr>
        <w:annotationRef/>
      </w:r>
      <w:r>
        <w:t>Need a new name</w:t>
      </w:r>
    </w:p>
  </w:comment>
  <w:comment w:id="21" w:author="Liu, Luyu" w:date="2020-04-30T21:09:00Z" w:initials="LL">
    <w:p w14:paraId="3E262B3B" w14:textId="75619881" w:rsidR="00486C3E" w:rsidRDefault="00486C3E">
      <w:pPr>
        <w:pStyle w:val="CommentText"/>
      </w:pPr>
      <w:r>
        <w:rPr>
          <w:rStyle w:val="CommentReference"/>
        </w:rPr>
        <w:annotationRef/>
      </w:r>
      <w:r>
        <w:t>I decided to leave this part be for now, since I put most conclusions in the analysis part. I will move those conclusions down here after we decide the submission strategy.</w:t>
      </w:r>
    </w:p>
  </w:comment>
  <w:comment w:id="22" w:author="Liu, Luyu" w:date="2020-04-30T23:29:00Z" w:initials="LL">
    <w:p w14:paraId="39424788" w14:textId="5B15F643" w:rsidR="00486C3E" w:rsidRDefault="00486C3E">
      <w:pPr>
        <w:pStyle w:val="CommentText"/>
      </w:pPr>
      <w:r>
        <w:rPr>
          <w:rStyle w:val="CommentReference"/>
        </w:rPr>
        <w:annotationRef/>
      </w:r>
      <w:r>
        <w:t xml:space="preserve">Ironically, this insignificant results become my favorite conclusions in this paper. </w:t>
      </w:r>
    </w:p>
  </w:comment>
  <w:comment w:id="23" w:author="Liu, Luyu" w:date="2020-05-02T20:44:00Z" w:initials="LL">
    <w:p w14:paraId="752D4E50" w14:textId="65B096D8" w:rsidR="00B019A3" w:rsidRDefault="00B019A3">
      <w:pPr>
        <w:pStyle w:val="CommentText"/>
      </w:pPr>
      <w:r>
        <w:rPr>
          <w:rStyle w:val="CommentReference"/>
        </w:rPr>
        <w:annotationRef/>
      </w:r>
      <w:r>
        <w:t xml:space="preserve">Yet another powerful conclu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7848A0" w15:done="0"/>
  <w15:commentEx w15:paraId="090F4A27" w15:done="0"/>
  <w15:commentEx w15:paraId="031BA4C0" w15:done="0"/>
  <w15:commentEx w15:paraId="5AE1A65E" w15:done="0"/>
  <w15:commentEx w15:paraId="0FA5CAFC" w15:paraIdParent="5AE1A65E" w15:done="0"/>
  <w15:commentEx w15:paraId="7A1E041D" w15:done="0"/>
  <w15:commentEx w15:paraId="5890F9BF" w15:done="0"/>
  <w15:commentEx w15:paraId="4EB4838B" w15:done="0"/>
  <w15:commentEx w15:paraId="07FA2A6F" w15:done="0"/>
  <w15:commentEx w15:paraId="3E262B3B" w15:done="0"/>
  <w15:commentEx w15:paraId="39424788" w15:done="0"/>
  <w15:commentEx w15:paraId="752D4E5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7"/>
  </w:num>
  <w:num w:numId="3">
    <w:abstractNumId w:val="0"/>
  </w:num>
  <w:num w:numId="4">
    <w:abstractNumId w:val="2"/>
  </w:num>
  <w:num w:numId="5">
    <w:abstractNumId w:val="6"/>
  </w:num>
  <w:num w:numId="6">
    <w:abstractNumId w:val="3"/>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703"/>
    <w:rsid w:val="00006DF6"/>
    <w:rsid w:val="00007EDC"/>
    <w:rsid w:val="0001228D"/>
    <w:rsid w:val="000147A9"/>
    <w:rsid w:val="00021171"/>
    <w:rsid w:val="000233F2"/>
    <w:rsid w:val="00024670"/>
    <w:rsid w:val="000253E5"/>
    <w:rsid w:val="0003280C"/>
    <w:rsid w:val="00032FC7"/>
    <w:rsid w:val="0003347A"/>
    <w:rsid w:val="00044D21"/>
    <w:rsid w:val="0004653A"/>
    <w:rsid w:val="00052EDB"/>
    <w:rsid w:val="000543B3"/>
    <w:rsid w:val="000549D4"/>
    <w:rsid w:val="00073A24"/>
    <w:rsid w:val="00074168"/>
    <w:rsid w:val="00075952"/>
    <w:rsid w:val="00076D88"/>
    <w:rsid w:val="00081DD1"/>
    <w:rsid w:val="00090F74"/>
    <w:rsid w:val="00093317"/>
    <w:rsid w:val="000A1D13"/>
    <w:rsid w:val="000A2195"/>
    <w:rsid w:val="000A55DA"/>
    <w:rsid w:val="000A6009"/>
    <w:rsid w:val="000A6EA2"/>
    <w:rsid w:val="000B140E"/>
    <w:rsid w:val="000B3181"/>
    <w:rsid w:val="000B5AC0"/>
    <w:rsid w:val="000C3D4D"/>
    <w:rsid w:val="000C497C"/>
    <w:rsid w:val="000D004F"/>
    <w:rsid w:val="000D2FE2"/>
    <w:rsid w:val="000D307E"/>
    <w:rsid w:val="000D6E2B"/>
    <w:rsid w:val="000E3116"/>
    <w:rsid w:val="000F70EA"/>
    <w:rsid w:val="000F73CC"/>
    <w:rsid w:val="00101604"/>
    <w:rsid w:val="00102B7C"/>
    <w:rsid w:val="0010431A"/>
    <w:rsid w:val="00105D71"/>
    <w:rsid w:val="001073FC"/>
    <w:rsid w:val="00110BD1"/>
    <w:rsid w:val="00116D16"/>
    <w:rsid w:val="001178FC"/>
    <w:rsid w:val="00120206"/>
    <w:rsid w:val="00120A5B"/>
    <w:rsid w:val="00122161"/>
    <w:rsid w:val="00133870"/>
    <w:rsid w:val="00136825"/>
    <w:rsid w:val="00141CCE"/>
    <w:rsid w:val="00142705"/>
    <w:rsid w:val="00143EC2"/>
    <w:rsid w:val="001440EF"/>
    <w:rsid w:val="001449DF"/>
    <w:rsid w:val="00145EA6"/>
    <w:rsid w:val="00152537"/>
    <w:rsid w:val="00154939"/>
    <w:rsid w:val="00155961"/>
    <w:rsid w:val="00155C96"/>
    <w:rsid w:val="001617A3"/>
    <w:rsid w:val="00176C57"/>
    <w:rsid w:val="001811C9"/>
    <w:rsid w:val="0018422E"/>
    <w:rsid w:val="001957B2"/>
    <w:rsid w:val="001B0D2F"/>
    <w:rsid w:val="001B373E"/>
    <w:rsid w:val="001C2134"/>
    <w:rsid w:val="001C2CA5"/>
    <w:rsid w:val="001C3DE3"/>
    <w:rsid w:val="001C7B50"/>
    <w:rsid w:val="001D03FB"/>
    <w:rsid w:val="001D1D8E"/>
    <w:rsid w:val="001E04C3"/>
    <w:rsid w:val="001E53C2"/>
    <w:rsid w:val="001E6FA7"/>
    <w:rsid w:val="001F1EE2"/>
    <w:rsid w:val="001F2D93"/>
    <w:rsid w:val="001F6502"/>
    <w:rsid w:val="00204394"/>
    <w:rsid w:val="00207C8A"/>
    <w:rsid w:val="00215799"/>
    <w:rsid w:val="0021587E"/>
    <w:rsid w:val="00224629"/>
    <w:rsid w:val="002252A7"/>
    <w:rsid w:val="00230BB2"/>
    <w:rsid w:val="00232DC5"/>
    <w:rsid w:val="00235E1B"/>
    <w:rsid w:val="00245F2F"/>
    <w:rsid w:val="0024648E"/>
    <w:rsid w:val="00252CC5"/>
    <w:rsid w:val="002565B2"/>
    <w:rsid w:val="00256855"/>
    <w:rsid w:val="00261201"/>
    <w:rsid w:val="0026396F"/>
    <w:rsid w:val="00264F66"/>
    <w:rsid w:val="00270094"/>
    <w:rsid w:val="0027209C"/>
    <w:rsid w:val="00273B21"/>
    <w:rsid w:val="00274488"/>
    <w:rsid w:val="00274872"/>
    <w:rsid w:val="00274AD5"/>
    <w:rsid w:val="00277F78"/>
    <w:rsid w:val="00290935"/>
    <w:rsid w:val="00290BF5"/>
    <w:rsid w:val="00292292"/>
    <w:rsid w:val="002942CB"/>
    <w:rsid w:val="0029546E"/>
    <w:rsid w:val="00296DBD"/>
    <w:rsid w:val="00297ED7"/>
    <w:rsid w:val="002A368C"/>
    <w:rsid w:val="002A53E4"/>
    <w:rsid w:val="002B1765"/>
    <w:rsid w:val="002B36F6"/>
    <w:rsid w:val="002B6718"/>
    <w:rsid w:val="002B6A9D"/>
    <w:rsid w:val="002B7AAD"/>
    <w:rsid w:val="002C4295"/>
    <w:rsid w:val="002C4C65"/>
    <w:rsid w:val="002C6C4D"/>
    <w:rsid w:val="002D14F6"/>
    <w:rsid w:val="002D1F8D"/>
    <w:rsid w:val="002D26B2"/>
    <w:rsid w:val="002D2BEC"/>
    <w:rsid w:val="002E11F1"/>
    <w:rsid w:val="002E3F17"/>
    <w:rsid w:val="002E535A"/>
    <w:rsid w:val="002E5D0A"/>
    <w:rsid w:val="002E60C3"/>
    <w:rsid w:val="002F0BE4"/>
    <w:rsid w:val="002F1054"/>
    <w:rsid w:val="002F4FE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4688"/>
    <w:rsid w:val="0034581A"/>
    <w:rsid w:val="00345CDF"/>
    <w:rsid w:val="003463CF"/>
    <w:rsid w:val="003468BE"/>
    <w:rsid w:val="00350FAC"/>
    <w:rsid w:val="00352163"/>
    <w:rsid w:val="003562D4"/>
    <w:rsid w:val="00363BBF"/>
    <w:rsid w:val="00364357"/>
    <w:rsid w:val="0036513D"/>
    <w:rsid w:val="0036752A"/>
    <w:rsid w:val="00371F71"/>
    <w:rsid w:val="003734DA"/>
    <w:rsid w:val="00381FEF"/>
    <w:rsid w:val="00383CFD"/>
    <w:rsid w:val="00386C64"/>
    <w:rsid w:val="00387820"/>
    <w:rsid w:val="00391EE8"/>
    <w:rsid w:val="00396170"/>
    <w:rsid w:val="003A0FE3"/>
    <w:rsid w:val="003A2F59"/>
    <w:rsid w:val="003A3063"/>
    <w:rsid w:val="003A6E98"/>
    <w:rsid w:val="003A7759"/>
    <w:rsid w:val="003B131D"/>
    <w:rsid w:val="003B3145"/>
    <w:rsid w:val="003B49E4"/>
    <w:rsid w:val="003B5679"/>
    <w:rsid w:val="003B6D91"/>
    <w:rsid w:val="003B7066"/>
    <w:rsid w:val="003C1138"/>
    <w:rsid w:val="003C1B78"/>
    <w:rsid w:val="003C3B8B"/>
    <w:rsid w:val="003C5215"/>
    <w:rsid w:val="003C621A"/>
    <w:rsid w:val="003C7BB2"/>
    <w:rsid w:val="003D2FA7"/>
    <w:rsid w:val="003D74E1"/>
    <w:rsid w:val="003E0B87"/>
    <w:rsid w:val="003E5A52"/>
    <w:rsid w:val="003E78E9"/>
    <w:rsid w:val="003F043F"/>
    <w:rsid w:val="003F25AC"/>
    <w:rsid w:val="003F4D71"/>
    <w:rsid w:val="003F7079"/>
    <w:rsid w:val="003F7FCA"/>
    <w:rsid w:val="00401956"/>
    <w:rsid w:val="0040501E"/>
    <w:rsid w:val="00410610"/>
    <w:rsid w:val="00411925"/>
    <w:rsid w:val="00411E4D"/>
    <w:rsid w:val="004133BE"/>
    <w:rsid w:val="00420DBE"/>
    <w:rsid w:val="00424DE5"/>
    <w:rsid w:val="00430BAD"/>
    <w:rsid w:val="004310D6"/>
    <w:rsid w:val="00433D2B"/>
    <w:rsid w:val="00437C67"/>
    <w:rsid w:val="004402AF"/>
    <w:rsid w:val="0044233F"/>
    <w:rsid w:val="004437D6"/>
    <w:rsid w:val="00447362"/>
    <w:rsid w:val="00447CA7"/>
    <w:rsid w:val="00452057"/>
    <w:rsid w:val="0045337B"/>
    <w:rsid w:val="00463912"/>
    <w:rsid w:val="00466F20"/>
    <w:rsid w:val="0047170D"/>
    <w:rsid w:val="00477314"/>
    <w:rsid w:val="00477C36"/>
    <w:rsid w:val="00480ED6"/>
    <w:rsid w:val="00486C3E"/>
    <w:rsid w:val="004875BB"/>
    <w:rsid w:val="004876F1"/>
    <w:rsid w:val="00491240"/>
    <w:rsid w:val="00496F07"/>
    <w:rsid w:val="004A1BD7"/>
    <w:rsid w:val="004B2D5F"/>
    <w:rsid w:val="004B37BE"/>
    <w:rsid w:val="004B389A"/>
    <w:rsid w:val="004C7246"/>
    <w:rsid w:val="004C78BE"/>
    <w:rsid w:val="004E1FFE"/>
    <w:rsid w:val="004E2E02"/>
    <w:rsid w:val="004F0188"/>
    <w:rsid w:val="004F030E"/>
    <w:rsid w:val="004F1D85"/>
    <w:rsid w:val="004F5F08"/>
    <w:rsid w:val="005004F2"/>
    <w:rsid w:val="00502E21"/>
    <w:rsid w:val="00503C99"/>
    <w:rsid w:val="005165E4"/>
    <w:rsid w:val="00521658"/>
    <w:rsid w:val="005219C0"/>
    <w:rsid w:val="00521D71"/>
    <w:rsid w:val="005254FE"/>
    <w:rsid w:val="00525FEE"/>
    <w:rsid w:val="00526BA6"/>
    <w:rsid w:val="00526F76"/>
    <w:rsid w:val="005311A1"/>
    <w:rsid w:val="00531970"/>
    <w:rsid w:val="0053358D"/>
    <w:rsid w:val="00535EFB"/>
    <w:rsid w:val="00536801"/>
    <w:rsid w:val="0053692C"/>
    <w:rsid w:val="00536C79"/>
    <w:rsid w:val="00537C57"/>
    <w:rsid w:val="00543FA2"/>
    <w:rsid w:val="00547A26"/>
    <w:rsid w:val="0055440C"/>
    <w:rsid w:val="0056364E"/>
    <w:rsid w:val="00571F03"/>
    <w:rsid w:val="00573C25"/>
    <w:rsid w:val="00577186"/>
    <w:rsid w:val="0058099C"/>
    <w:rsid w:val="005853A3"/>
    <w:rsid w:val="00592BE9"/>
    <w:rsid w:val="005932E6"/>
    <w:rsid w:val="0059657E"/>
    <w:rsid w:val="005A5EB2"/>
    <w:rsid w:val="005A655E"/>
    <w:rsid w:val="005A7862"/>
    <w:rsid w:val="005B1022"/>
    <w:rsid w:val="005B6BF8"/>
    <w:rsid w:val="005C1D93"/>
    <w:rsid w:val="005C3EBF"/>
    <w:rsid w:val="005C558D"/>
    <w:rsid w:val="005D058B"/>
    <w:rsid w:val="005D0E75"/>
    <w:rsid w:val="005D5D93"/>
    <w:rsid w:val="005E0964"/>
    <w:rsid w:val="005E3B67"/>
    <w:rsid w:val="005E459D"/>
    <w:rsid w:val="005E5178"/>
    <w:rsid w:val="005E54F5"/>
    <w:rsid w:val="005F1961"/>
    <w:rsid w:val="005F2403"/>
    <w:rsid w:val="005F500D"/>
    <w:rsid w:val="005F5623"/>
    <w:rsid w:val="005F5A9F"/>
    <w:rsid w:val="005F7C5E"/>
    <w:rsid w:val="006030BC"/>
    <w:rsid w:val="00604503"/>
    <w:rsid w:val="0060489A"/>
    <w:rsid w:val="00605311"/>
    <w:rsid w:val="00605B46"/>
    <w:rsid w:val="006135A1"/>
    <w:rsid w:val="00613D77"/>
    <w:rsid w:val="00616BB8"/>
    <w:rsid w:val="00616CDF"/>
    <w:rsid w:val="00622087"/>
    <w:rsid w:val="00627440"/>
    <w:rsid w:val="00635F6A"/>
    <w:rsid w:val="0064695A"/>
    <w:rsid w:val="00647681"/>
    <w:rsid w:val="00656DF2"/>
    <w:rsid w:val="00660797"/>
    <w:rsid w:val="006629E7"/>
    <w:rsid w:val="0066375B"/>
    <w:rsid w:val="00663A44"/>
    <w:rsid w:val="006709F5"/>
    <w:rsid w:val="0067242C"/>
    <w:rsid w:val="006739B6"/>
    <w:rsid w:val="00675BEF"/>
    <w:rsid w:val="00687BD8"/>
    <w:rsid w:val="006918C2"/>
    <w:rsid w:val="006921B3"/>
    <w:rsid w:val="00696FCA"/>
    <w:rsid w:val="006A07D0"/>
    <w:rsid w:val="006A27A5"/>
    <w:rsid w:val="006A408E"/>
    <w:rsid w:val="006A4E20"/>
    <w:rsid w:val="006B2D59"/>
    <w:rsid w:val="006B4815"/>
    <w:rsid w:val="006B5E61"/>
    <w:rsid w:val="006B6E00"/>
    <w:rsid w:val="006B7A3B"/>
    <w:rsid w:val="006C53E4"/>
    <w:rsid w:val="006C5C70"/>
    <w:rsid w:val="006D0E79"/>
    <w:rsid w:val="006D4A11"/>
    <w:rsid w:val="006D51E8"/>
    <w:rsid w:val="006D5E6C"/>
    <w:rsid w:val="006D679D"/>
    <w:rsid w:val="006D75E3"/>
    <w:rsid w:val="006E2A7F"/>
    <w:rsid w:val="006E3020"/>
    <w:rsid w:val="006E3FF2"/>
    <w:rsid w:val="006E4B6E"/>
    <w:rsid w:val="006E6781"/>
    <w:rsid w:val="006F07EE"/>
    <w:rsid w:val="006F24F4"/>
    <w:rsid w:val="006F4C76"/>
    <w:rsid w:val="006F7F5E"/>
    <w:rsid w:val="007062A1"/>
    <w:rsid w:val="007170FA"/>
    <w:rsid w:val="00717632"/>
    <w:rsid w:val="0072560D"/>
    <w:rsid w:val="0072659E"/>
    <w:rsid w:val="00727712"/>
    <w:rsid w:val="007277F3"/>
    <w:rsid w:val="0073245E"/>
    <w:rsid w:val="00736D28"/>
    <w:rsid w:val="00737A3A"/>
    <w:rsid w:val="0074192C"/>
    <w:rsid w:val="00746ECE"/>
    <w:rsid w:val="00752EEA"/>
    <w:rsid w:val="00756E83"/>
    <w:rsid w:val="00762967"/>
    <w:rsid w:val="00762E79"/>
    <w:rsid w:val="00762E9D"/>
    <w:rsid w:val="007638D1"/>
    <w:rsid w:val="007644C8"/>
    <w:rsid w:val="0076745A"/>
    <w:rsid w:val="0077132D"/>
    <w:rsid w:val="00771F31"/>
    <w:rsid w:val="00777429"/>
    <w:rsid w:val="00786A02"/>
    <w:rsid w:val="00786A83"/>
    <w:rsid w:val="00790811"/>
    <w:rsid w:val="007A3D46"/>
    <w:rsid w:val="007B0464"/>
    <w:rsid w:val="007B2BFB"/>
    <w:rsid w:val="007B687B"/>
    <w:rsid w:val="007B7D0E"/>
    <w:rsid w:val="007C01B6"/>
    <w:rsid w:val="007C06D9"/>
    <w:rsid w:val="007C1B52"/>
    <w:rsid w:val="007C23C7"/>
    <w:rsid w:val="007C35DB"/>
    <w:rsid w:val="007C5AAD"/>
    <w:rsid w:val="007D0CB5"/>
    <w:rsid w:val="007D2A75"/>
    <w:rsid w:val="007D5AF5"/>
    <w:rsid w:val="007D5B77"/>
    <w:rsid w:val="007E011C"/>
    <w:rsid w:val="007E0F29"/>
    <w:rsid w:val="007E1F98"/>
    <w:rsid w:val="007E2DB9"/>
    <w:rsid w:val="007E34A6"/>
    <w:rsid w:val="007E5299"/>
    <w:rsid w:val="007F33A7"/>
    <w:rsid w:val="007F55A4"/>
    <w:rsid w:val="007F693E"/>
    <w:rsid w:val="007F6FFC"/>
    <w:rsid w:val="008004FF"/>
    <w:rsid w:val="00806BC2"/>
    <w:rsid w:val="00822762"/>
    <w:rsid w:val="008230AE"/>
    <w:rsid w:val="0083178F"/>
    <w:rsid w:val="008357A0"/>
    <w:rsid w:val="008404FA"/>
    <w:rsid w:val="008406DA"/>
    <w:rsid w:val="00842C9E"/>
    <w:rsid w:val="00843786"/>
    <w:rsid w:val="00850822"/>
    <w:rsid w:val="00853B9D"/>
    <w:rsid w:val="0086087A"/>
    <w:rsid w:val="008639A0"/>
    <w:rsid w:val="0086511B"/>
    <w:rsid w:val="00866BDE"/>
    <w:rsid w:val="00867DF8"/>
    <w:rsid w:val="00870569"/>
    <w:rsid w:val="00870A1D"/>
    <w:rsid w:val="00872EB1"/>
    <w:rsid w:val="00873796"/>
    <w:rsid w:val="0087570F"/>
    <w:rsid w:val="00885E27"/>
    <w:rsid w:val="00894D3E"/>
    <w:rsid w:val="00895932"/>
    <w:rsid w:val="00895BA8"/>
    <w:rsid w:val="00897BBB"/>
    <w:rsid w:val="00897D52"/>
    <w:rsid w:val="008A09BE"/>
    <w:rsid w:val="008A10F7"/>
    <w:rsid w:val="008A414F"/>
    <w:rsid w:val="008B0FC2"/>
    <w:rsid w:val="008B32E2"/>
    <w:rsid w:val="008B39CA"/>
    <w:rsid w:val="008B4664"/>
    <w:rsid w:val="008B6CC4"/>
    <w:rsid w:val="008C0024"/>
    <w:rsid w:val="008C01D3"/>
    <w:rsid w:val="008C272E"/>
    <w:rsid w:val="008C44AA"/>
    <w:rsid w:val="008C4A7A"/>
    <w:rsid w:val="008E049C"/>
    <w:rsid w:val="008E11AA"/>
    <w:rsid w:val="008E2FC3"/>
    <w:rsid w:val="008E3433"/>
    <w:rsid w:val="008E54DE"/>
    <w:rsid w:val="008E5A8A"/>
    <w:rsid w:val="008E6126"/>
    <w:rsid w:val="008E7A91"/>
    <w:rsid w:val="008F106C"/>
    <w:rsid w:val="008F2CA5"/>
    <w:rsid w:val="00900024"/>
    <w:rsid w:val="00900720"/>
    <w:rsid w:val="00902B64"/>
    <w:rsid w:val="00907DF9"/>
    <w:rsid w:val="009137E5"/>
    <w:rsid w:val="0091399D"/>
    <w:rsid w:val="0091565D"/>
    <w:rsid w:val="00920447"/>
    <w:rsid w:val="00924837"/>
    <w:rsid w:val="009252C5"/>
    <w:rsid w:val="0092678C"/>
    <w:rsid w:val="00926C2F"/>
    <w:rsid w:val="00927F0A"/>
    <w:rsid w:val="00931456"/>
    <w:rsid w:val="0093232A"/>
    <w:rsid w:val="009343D0"/>
    <w:rsid w:val="00935C6B"/>
    <w:rsid w:val="0093768B"/>
    <w:rsid w:val="009376D7"/>
    <w:rsid w:val="00943183"/>
    <w:rsid w:val="0094562F"/>
    <w:rsid w:val="0094796E"/>
    <w:rsid w:val="00950ACA"/>
    <w:rsid w:val="00952460"/>
    <w:rsid w:val="009566AD"/>
    <w:rsid w:val="00962AD0"/>
    <w:rsid w:val="00964525"/>
    <w:rsid w:val="00966503"/>
    <w:rsid w:val="009758E9"/>
    <w:rsid w:val="00976C03"/>
    <w:rsid w:val="00980614"/>
    <w:rsid w:val="009841F5"/>
    <w:rsid w:val="009910BC"/>
    <w:rsid w:val="00994D3F"/>
    <w:rsid w:val="009A08EE"/>
    <w:rsid w:val="009A1435"/>
    <w:rsid w:val="009A3367"/>
    <w:rsid w:val="009B02F3"/>
    <w:rsid w:val="009B1011"/>
    <w:rsid w:val="009B4324"/>
    <w:rsid w:val="009C092F"/>
    <w:rsid w:val="009C3850"/>
    <w:rsid w:val="009C4C79"/>
    <w:rsid w:val="009C7D12"/>
    <w:rsid w:val="009D1F1A"/>
    <w:rsid w:val="009D21DE"/>
    <w:rsid w:val="009D23CC"/>
    <w:rsid w:val="009D2976"/>
    <w:rsid w:val="009D6AD7"/>
    <w:rsid w:val="009E2DD1"/>
    <w:rsid w:val="009E2F20"/>
    <w:rsid w:val="009E3FAF"/>
    <w:rsid w:val="009F0EFA"/>
    <w:rsid w:val="009F5696"/>
    <w:rsid w:val="009F5DFE"/>
    <w:rsid w:val="009F7BFD"/>
    <w:rsid w:val="00A0077E"/>
    <w:rsid w:val="00A03B78"/>
    <w:rsid w:val="00A04270"/>
    <w:rsid w:val="00A13833"/>
    <w:rsid w:val="00A14E16"/>
    <w:rsid w:val="00A221BF"/>
    <w:rsid w:val="00A25D11"/>
    <w:rsid w:val="00A25DBA"/>
    <w:rsid w:val="00A276CE"/>
    <w:rsid w:val="00A31DD6"/>
    <w:rsid w:val="00A3659D"/>
    <w:rsid w:val="00A40327"/>
    <w:rsid w:val="00A418D1"/>
    <w:rsid w:val="00A44C34"/>
    <w:rsid w:val="00A45699"/>
    <w:rsid w:val="00A46023"/>
    <w:rsid w:val="00A47E56"/>
    <w:rsid w:val="00A51EAF"/>
    <w:rsid w:val="00A553D4"/>
    <w:rsid w:val="00A56618"/>
    <w:rsid w:val="00A5723F"/>
    <w:rsid w:val="00A60E5F"/>
    <w:rsid w:val="00A7177E"/>
    <w:rsid w:val="00A72646"/>
    <w:rsid w:val="00A729CA"/>
    <w:rsid w:val="00A76A05"/>
    <w:rsid w:val="00A76C81"/>
    <w:rsid w:val="00A87941"/>
    <w:rsid w:val="00A9200A"/>
    <w:rsid w:val="00A92185"/>
    <w:rsid w:val="00A93B3E"/>
    <w:rsid w:val="00A95894"/>
    <w:rsid w:val="00AA2B6D"/>
    <w:rsid w:val="00AB345C"/>
    <w:rsid w:val="00AB54B1"/>
    <w:rsid w:val="00AB6DA7"/>
    <w:rsid w:val="00AC24E8"/>
    <w:rsid w:val="00AC308C"/>
    <w:rsid w:val="00AC6DEC"/>
    <w:rsid w:val="00AD01A2"/>
    <w:rsid w:val="00AD2C91"/>
    <w:rsid w:val="00AD4BA4"/>
    <w:rsid w:val="00AD7A3D"/>
    <w:rsid w:val="00AE1D95"/>
    <w:rsid w:val="00AE2434"/>
    <w:rsid w:val="00AE258C"/>
    <w:rsid w:val="00AE35DF"/>
    <w:rsid w:val="00AE5BBD"/>
    <w:rsid w:val="00B0006E"/>
    <w:rsid w:val="00B01897"/>
    <w:rsid w:val="00B019A3"/>
    <w:rsid w:val="00B04AC4"/>
    <w:rsid w:val="00B05B28"/>
    <w:rsid w:val="00B116AA"/>
    <w:rsid w:val="00B12435"/>
    <w:rsid w:val="00B131B5"/>
    <w:rsid w:val="00B132CB"/>
    <w:rsid w:val="00B13B92"/>
    <w:rsid w:val="00B13F7C"/>
    <w:rsid w:val="00B2177B"/>
    <w:rsid w:val="00B21B0F"/>
    <w:rsid w:val="00B21FC8"/>
    <w:rsid w:val="00B22DE0"/>
    <w:rsid w:val="00B306EF"/>
    <w:rsid w:val="00B3108E"/>
    <w:rsid w:val="00B4261E"/>
    <w:rsid w:val="00B42DEA"/>
    <w:rsid w:val="00B43876"/>
    <w:rsid w:val="00B43A05"/>
    <w:rsid w:val="00B505D0"/>
    <w:rsid w:val="00B51EF8"/>
    <w:rsid w:val="00B5341E"/>
    <w:rsid w:val="00B53D25"/>
    <w:rsid w:val="00B56A1C"/>
    <w:rsid w:val="00B61D9B"/>
    <w:rsid w:val="00B62EE4"/>
    <w:rsid w:val="00B63BC4"/>
    <w:rsid w:val="00B63FF1"/>
    <w:rsid w:val="00B64330"/>
    <w:rsid w:val="00B66C2B"/>
    <w:rsid w:val="00B679DA"/>
    <w:rsid w:val="00B67F7F"/>
    <w:rsid w:val="00B70713"/>
    <w:rsid w:val="00B76224"/>
    <w:rsid w:val="00B7789B"/>
    <w:rsid w:val="00B84798"/>
    <w:rsid w:val="00B91925"/>
    <w:rsid w:val="00B92C92"/>
    <w:rsid w:val="00B94867"/>
    <w:rsid w:val="00B94C4A"/>
    <w:rsid w:val="00B96C4A"/>
    <w:rsid w:val="00BA09CB"/>
    <w:rsid w:val="00BA1D26"/>
    <w:rsid w:val="00BA298E"/>
    <w:rsid w:val="00BA528D"/>
    <w:rsid w:val="00BB2D68"/>
    <w:rsid w:val="00BB2F85"/>
    <w:rsid w:val="00BB4A4E"/>
    <w:rsid w:val="00BD306E"/>
    <w:rsid w:val="00BD4AC4"/>
    <w:rsid w:val="00BE0A29"/>
    <w:rsid w:val="00BE3046"/>
    <w:rsid w:val="00BE4005"/>
    <w:rsid w:val="00BE5A5B"/>
    <w:rsid w:val="00BE65E9"/>
    <w:rsid w:val="00BF0E9F"/>
    <w:rsid w:val="00BF1219"/>
    <w:rsid w:val="00BF4290"/>
    <w:rsid w:val="00BF4721"/>
    <w:rsid w:val="00BF6F4A"/>
    <w:rsid w:val="00BF7E72"/>
    <w:rsid w:val="00C00C85"/>
    <w:rsid w:val="00C0104E"/>
    <w:rsid w:val="00C02995"/>
    <w:rsid w:val="00C049FF"/>
    <w:rsid w:val="00C142B6"/>
    <w:rsid w:val="00C1551F"/>
    <w:rsid w:val="00C15CF3"/>
    <w:rsid w:val="00C23169"/>
    <w:rsid w:val="00C24773"/>
    <w:rsid w:val="00C254B7"/>
    <w:rsid w:val="00C30613"/>
    <w:rsid w:val="00C32E3A"/>
    <w:rsid w:val="00C37B52"/>
    <w:rsid w:val="00C4018C"/>
    <w:rsid w:val="00C40226"/>
    <w:rsid w:val="00C40D26"/>
    <w:rsid w:val="00C43EA5"/>
    <w:rsid w:val="00C51023"/>
    <w:rsid w:val="00C5246A"/>
    <w:rsid w:val="00C52BD7"/>
    <w:rsid w:val="00C551F3"/>
    <w:rsid w:val="00C56CAD"/>
    <w:rsid w:val="00C62516"/>
    <w:rsid w:val="00C64AE5"/>
    <w:rsid w:val="00C6792A"/>
    <w:rsid w:val="00C74333"/>
    <w:rsid w:val="00C74CA2"/>
    <w:rsid w:val="00C822E1"/>
    <w:rsid w:val="00C86182"/>
    <w:rsid w:val="00C922C1"/>
    <w:rsid w:val="00C94B4E"/>
    <w:rsid w:val="00C96256"/>
    <w:rsid w:val="00CA6172"/>
    <w:rsid w:val="00CA77FE"/>
    <w:rsid w:val="00CB09F3"/>
    <w:rsid w:val="00CB332C"/>
    <w:rsid w:val="00CC143F"/>
    <w:rsid w:val="00CC1CC4"/>
    <w:rsid w:val="00CC6604"/>
    <w:rsid w:val="00CC713B"/>
    <w:rsid w:val="00CD47C3"/>
    <w:rsid w:val="00CD6786"/>
    <w:rsid w:val="00CD787C"/>
    <w:rsid w:val="00CD78DF"/>
    <w:rsid w:val="00CE03BA"/>
    <w:rsid w:val="00CE1FF9"/>
    <w:rsid w:val="00CE3C9A"/>
    <w:rsid w:val="00CE4A97"/>
    <w:rsid w:val="00D03D71"/>
    <w:rsid w:val="00D12CA4"/>
    <w:rsid w:val="00D1451C"/>
    <w:rsid w:val="00D176A5"/>
    <w:rsid w:val="00D21517"/>
    <w:rsid w:val="00D22632"/>
    <w:rsid w:val="00D22A3D"/>
    <w:rsid w:val="00D241E5"/>
    <w:rsid w:val="00D272D7"/>
    <w:rsid w:val="00D31D73"/>
    <w:rsid w:val="00D32D16"/>
    <w:rsid w:val="00D347B5"/>
    <w:rsid w:val="00D376F4"/>
    <w:rsid w:val="00D40012"/>
    <w:rsid w:val="00D4303F"/>
    <w:rsid w:val="00D444A8"/>
    <w:rsid w:val="00D44669"/>
    <w:rsid w:val="00D47519"/>
    <w:rsid w:val="00D51CD3"/>
    <w:rsid w:val="00D5493E"/>
    <w:rsid w:val="00D55024"/>
    <w:rsid w:val="00D554CD"/>
    <w:rsid w:val="00D56476"/>
    <w:rsid w:val="00D56F5D"/>
    <w:rsid w:val="00D623B5"/>
    <w:rsid w:val="00D81E9E"/>
    <w:rsid w:val="00D8661C"/>
    <w:rsid w:val="00D90142"/>
    <w:rsid w:val="00D93D57"/>
    <w:rsid w:val="00DA1EDB"/>
    <w:rsid w:val="00DA70C6"/>
    <w:rsid w:val="00DB3613"/>
    <w:rsid w:val="00DB46EC"/>
    <w:rsid w:val="00DB5876"/>
    <w:rsid w:val="00DC016E"/>
    <w:rsid w:val="00DC1CBC"/>
    <w:rsid w:val="00DC3E9D"/>
    <w:rsid w:val="00DD4970"/>
    <w:rsid w:val="00DD4C79"/>
    <w:rsid w:val="00DD65A4"/>
    <w:rsid w:val="00DD7CA5"/>
    <w:rsid w:val="00DE0A7C"/>
    <w:rsid w:val="00DE1794"/>
    <w:rsid w:val="00DE1811"/>
    <w:rsid w:val="00DE2ED1"/>
    <w:rsid w:val="00DF2176"/>
    <w:rsid w:val="00E00256"/>
    <w:rsid w:val="00E06CCD"/>
    <w:rsid w:val="00E14E5F"/>
    <w:rsid w:val="00E17335"/>
    <w:rsid w:val="00E21E85"/>
    <w:rsid w:val="00E22A1E"/>
    <w:rsid w:val="00E23D4A"/>
    <w:rsid w:val="00E24998"/>
    <w:rsid w:val="00E2573C"/>
    <w:rsid w:val="00E26FD4"/>
    <w:rsid w:val="00E2797F"/>
    <w:rsid w:val="00E33862"/>
    <w:rsid w:val="00E35C01"/>
    <w:rsid w:val="00E4354A"/>
    <w:rsid w:val="00E4478A"/>
    <w:rsid w:val="00E46C1F"/>
    <w:rsid w:val="00E5129C"/>
    <w:rsid w:val="00E54553"/>
    <w:rsid w:val="00E6196C"/>
    <w:rsid w:val="00E63A2E"/>
    <w:rsid w:val="00E63BE5"/>
    <w:rsid w:val="00E65F53"/>
    <w:rsid w:val="00E70B7F"/>
    <w:rsid w:val="00E72066"/>
    <w:rsid w:val="00E736A3"/>
    <w:rsid w:val="00E7403F"/>
    <w:rsid w:val="00E7652A"/>
    <w:rsid w:val="00E76980"/>
    <w:rsid w:val="00E805B2"/>
    <w:rsid w:val="00E82731"/>
    <w:rsid w:val="00E829A9"/>
    <w:rsid w:val="00E8357B"/>
    <w:rsid w:val="00E90CEA"/>
    <w:rsid w:val="00E92B84"/>
    <w:rsid w:val="00E948CD"/>
    <w:rsid w:val="00EA0A5B"/>
    <w:rsid w:val="00EA0C2D"/>
    <w:rsid w:val="00EA3613"/>
    <w:rsid w:val="00EB31C0"/>
    <w:rsid w:val="00EB4EC1"/>
    <w:rsid w:val="00EB610F"/>
    <w:rsid w:val="00EC0E43"/>
    <w:rsid w:val="00EC158F"/>
    <w:rsid w:val="00EC166C"/>
    <w:rsid w:val="00EC5A5D"/>
    <w:rsid w:val="00EC7615"/>
    <w:rsid w:val="00ED4ED5"/>
    <w:rsid w:val="00EE3242"/>
    <w:rsid w:val="00EE7E68"/>
    <w:rsid w:val="00EF11F3"/>
    <w:rsid w:val="00EF362C"/>
    <w:rsid w:val="00EF6075"/>
    <w:rsid w:val="00EF69A3"/>
    <w:rsid w:val="00F037DD"/>
    <w:rsid w:val="00F05AE9"/>
    <w:rsid w:val="00F11946"/>
    <w:rsid w:val="00F13D71"/>
    <w:rsid w:val="00F16771"/>
    <w:rsid w:val="00F1787E"/>
    <w:rsid w:val="00F17D59"/>
    <w:rsid w:val="00F17DB7"/>
    <w:rsid w:val="00F20FAE"/>
    <w:rsid w:val="00F21C2D"/>
    <w:rsid w:val="00F25B69"/>
    <w:rsid w:val="00F27986"/>
    <w:rsid w:val="00F27EBF"/>
    <w:rsid w:val="00F33DDC"/>
    <w:rsid w:val="00F34747"/>
    <w:rsid w:val="00F42B46"/>
    <w:rsid w:val="00F4552A"/>
    <w:rsid w:val="00F4728A"/>
    <w:rsid w:val="00F511E9"/>
    <w:rsid w:val="00F518DE"/>
    <w:rsid w:val="00F53487"/>
    <w:rsid w:val="00F6140F"/>
    <w:rsid w:val="00F65BEF"/>
    <w:rsid w:val="00F67D56"/>
    <w:rsid w:val="00F76691"/>
    <w:rsid w:val="00F84C6C"/>
    <w:rsid w:val="00F86601"/>
    <w:rsid w:val="00F9018D"/>
    <w:rsid w:val="00F93AA2"/>
    <w:rsid w:val="00FA7037"/>
    <w:rsid w:val="00FB1C8F"/>
    <w:rsid w:val="00FB520B"/>
    <w:rsid w:val="00FC4DCA"/>
    <w:rsid w:val="00FC5041"/>
    <w:rsid w:val="00FC6E3C"/>
    <w:rsid w:val="00FD1D41"/>
    <w:rsid w:val="00FD26AB"/>
    <w:rsid w:val="00FD5D6C"/>
    <w:rsid w:val="00FE0625"/>
    <w:rsid w:val="00FE2EBF"/>
    <w:rsid w:val="00FE42FD"/>
    <w:rsid w:val="00FE63A5"/>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semiHidden/>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525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2.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B3492E-6B7D-4A5C-9E32-1E2FC8708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38</TotalTime>
  <Pages>25</Pages>
  <Words>13081</Words>
  <Characters>74566</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02</cp:revision>
  <dcterms:created xsi:type="dcterms:W3CDTF">2020-03-23T15:34:00Z</dcterms:created>
  <dcterms:modified xsi:type="dcterms:W3CDTF">2020-05-03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